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3F21A" w14:textId="63A59C26" w:rsidR="00935174" w:rsidRDefault="00480A76">
      <w:pPr>
        <w:spacing w:line="360" w:lineRule="auto"/>
        <w:jc w:val="left"/>
        <w:rPr>
          <w:rFonts w:ascii="Times New Roman" w:eastAsia="宋体" w:hAnsi="Times New Roman" w:cs="Times New Roman"/>
          <w:b/>
          <w:bCs/>
          <w:kern w:val="0"/>
          <w:sz w:val="28"/>
          <w:szCs w:val="28"/>
        </w:rPr>
      </w:pPr>
      <w:bookmarkStart w:id="0" w:name="_GoBack"/>
      <w:bookmarkEnd w:id="0"/>
      <w:r>
        <w:rPr>
          <w:rFonts w:ascii="Times New Roman" w:eastAsia="宋体" w:hAnsi="Times New Roman" w:cs="Times New Roman"/>
          <w:b/>
          <w:bCs/>
          <w:kern w:val="0"/>
          <w:sz w:val="36"/>
          <w:szCs w:val="36"/>
        </w:rPr>
        <w:t>Mechanisms of autophagy regulation by adiponectin</w:t>
      </w:r>
    </w:p>
    <w:p w14:paraId="0F349399" w14:textId="77777777" w:rsidR="005D2898" w:rsidRDefault="005D2898" w:rsidP="005D2898">
      <w:pPr>
        <w:spacing w:line="360" w:lineRule="auto"/>
        <w:rPr>
          <w:rFonts w:ascii="Times New Roman" w:eastAsia="宋体" w:hAnsi="Times New Roman" w:cs="Times New Roman"/>
          <w:color w:val="000000"/>
          <w:kern w:val="0"/>
          <w:sz w:val="28"/>
          <w:szCs w:val="28"/>
        </w:rPr>
      </w:pPr>
      <w:r>
        <w:rPr>
          <w:rFonts w:ascii="Times New Roman" w:eastAsia="宋体" w:hAnsi="Times New Roman" w:cs="Times New Roman" w:hint="eastAsia"/>
          <w:color w:val="000000"/>
          <w:kern w:val="0"/>
          <w:sz w:val="28"/>
          <w:szCs w:val="28"/>
        </w:rPr>
        <w:t>Chan</w:t>
      </w:r>
      <w:r>
        <w:rPr>
          <w:rFonts w:ascii="Times New Roman" w:eastAsia="宋体" w:hAnsi="Times New Roman" w:cs="Times New Roman"/>
          <w:color w:val="000000"/>
          <w:kern w:val="0"/>
          <w:sz w:val="28"/>
          <w:szCs w:val="28"/>
        </w:rPr>
        <w:t xml:space="preserve"> Rong</w:t>
      </w:r>
      <w:r>
        <w:rPr>
          <w:rFonts w:ascii="Times New Roman" w:eastAsia="宋体" w:hAnsi="Times New Roman" w:cs="Times New Roman"/>
          <w:color w:val="4472C4" w:themeColor="accent1"/>
          <w:kern w:val="0"/>
          <w:sz w:val="28"/>
          <w:szCs w:val="28"/>
          <w:vertAlign w:val="superscript"/>
        </w:rPr>
        <w:t>a</w:t>
      </w:r>
      <w:r>
        <w:rPr>
          <w:rFonts w:ascii="Times New Roman" w:eastAsia="宋体" w:hAnsi="Times New Roman" w:cs="Times New Roman" w:hint="eastAsia"/>
          <w:color w:val="000000"/>
          <w:kern w:val="0"/>
          <w:sz w:val="28"/>
          <w:szCs w:val="28"/>
        </w:rPr>
        <w:t>，</w:t>
      </w:r>
      <w:r>
        <w:rPr>
          <w:rFonts w:ascii="Times New Roman" w:eastAsia="宋体" w:hAnsi="Times New Roman" w:cs="Times New Roman" w:hint="eastAsia"/>
          <w:color w:val="000000"/>
          <w:kern w:val="0"/>
          <w:sz w:val="28"/>
          <w:szCs w:val="28"/>
        </w:rPr>
        <w:t>Xin</w:t>
      </w:r>
      <w:r>
        <w:rPr>
          <w:rFonts w:ascii="Times New Roman" w:eastAsia="宋体" w:hAnsi="Times New Roman" w:cs="Times New Roman"/>
          <w:color w:val="000000"/>
          <w:kern w:val="0"/>
          <w:sz w:val="28"/>
          <w:szCs w:val="28"/>
        </w:rPr>
        <w:t xml:space="preserve"> X</w:t>
      </w:r>
      <w:r>
        <w:rPr>
          <w:rFonts w:ascii="Times New Roman" w:eastAsia="宋体" w:hAnsi="Times New Roman" w:cs="Times New Roman" w:hint="eastAsia"/>
          <w:color w:val="000000"/>
          <w:kern w:val="0"/>
          <w:sz w:val="28"/>
          <w:szCs w:val="28"/>
        </w:rPr>
        <w:t>u</w:t>
      </w:r>
      <w:r>
        <w:rPr>
          <w:rFonts w:ascii="Times New Roman" w:eastAsia="宋体" w:hAnsi="Times New Roman" w:cs="Times New Roman"/>
          <w:color w:val="4472C4" w:themeColor="accent1"/>
          <w:kern w:val="0"/>
          <w:sz w:val="28"/>
          <w:szCs w:val="28"/>
          <w:vertAlign w:val="superscript"/>
        </w:rPr>
        <w:t>a,*</w:t>
      </w:r>
    </w:p>
    <w:p w14:paraId="6F0F0728" w14:textId="77777777" w:rsidR="005D2898" w:rsidRDefault="005D2898" w:rsidP="005D2898">
      <w:pPr>
        <w:spacing w:line="360" w:lineRule="auto"/>
        <w:jc w:val="left"/>
        <w:rPr>
          <w:rFonts w:ascii="Times New Roman" w:hAnsi="Times New Roman" w:cs="Times New Roman"/>
          <w:i/>
          <w:color w:val="190F13"/>
          <w:sz w:val="24"/>
          <w:szCs w:val="24"/>
        </w:rPr>
      </w:pPr>
      <w:r>
        <w:rPr>
          <w:rFonts w:ascii="Times New Roman" w:eastAsia="宋体" w:hAnsi="Times New Roman" w:cs="Times New Roman"/>
          <w:color w:val="4472C4" w:themeColor="accent1"/>
          <w:kern w:val="0"/>
          <w:sz w:val="28"/>
          <w:szCs w:val="28"/>
          <w:vertAlign w:val="superscript"/>
        </w:rPr>
        <w:t>a</w:t>
      </w:r>
      <w:r>
        <w:rPr>
          <w:rFonts w:ascii="Times New Roman" w:eastAsia="宋体" w:hAnsi="Times New Roman" w:cs="Times New Roman"/>
          <w:i/>
          <w:color w:val="190F13"/>
          <w:sz w:val="24"/>
          <w:szCs w:val="24"/>
        </w:rPr>
        <w:t>Department of Geriatrics</w:t>
      </w:r>
      <w:r>
        <w:rPr>
          <w:rFonts w:ascii="Times New Roman" w:eastAsia="Times New Roman" w:hAnsi="Times New Roman" w:cs="Times New Roman"/>
          <w:i/>
          <w:color w:val="190F13"/>
          <w:sz w:val="24"/>
          <w:szCs w:val="24"/>
        </w:rPr>
        <w:t xml:space="preserve">, </w:t>
      </w:r>
      <w:r>
        <w:rPr>
          <w:rFonts w:ascii="Times New Roman" w:eastAsia="宋体" w:hAnsi="Times New Roman" w:cs="Times New Roman"/>
          <w:i/>
          <w:color w:val="190F13"/>
          <w:sz w:val="24"/>
          <w:szCs w:val="24"/>
        </w:rPr>
        <w:t>Guangzhou First People’s Hospital</w:t>
      </w:r>
      <w:r>
        <w:rPr>
          <w:rFonts w:ascii="Times New Roman" w:eastAsia="Times New Roman" w:hAnsi="Times New Roman" w:cs="Times New Roman"/>
          <w:i/>
          <w:color w:val="190F13"/>
          <w:sz w:val="24"/>
          <w:szCs w:val="24"/>
        </w:rPr>
        <w:t xml:space="preserve">, Guangzhou, Guangdong Province, </w:t>
      </w:r>
      <w:r>
        <w:rPr>
          <w:rFonts w:ascii="Times New Roman" w:eastAsia="宋体" w:hAnsi="Times New Roman" w:cs="Times New Roman"/>
          <w:i/>
          <w:color w:val="190F13"/>
          <w:sz w:val="24"/>
          <w:szCs w:val="24"/>
        </w:rPr>
        <w:t>51000</w:t>
      </w:r>
      <w:r>
        <w:rPr>
          <w:rFonts w:ascii="Times New Roman" w:eastAsia="Times New Roman" w:hAnsi="Times New Roman" w:cs="Times New Roman"/>
          <w:i/>
          <w:color w:val="190F13"/>
          <w:sz w:val="24"/>
          <w:szCs w:val="24"/>
        </w:rPr>
        <w:t xml:space="preserve">, </w:t>
      </w:r>
      <w:r>
        <w:rPr>
          <w:rFonts w:ascii="Times New Roman" w:eastAsia="宋体" w:hAnsi="Times New Roman" w:cs="Times New Roman"/>
          <w:i/>
          <w:color w:val="190F13"/>
          <w:sz w:val="24"/>
          <w:szCs w:val="24"/>
        </w:rPr>
        <w:t>C</w:t>
      </w:r>
      <w:r>
        <w:rPr>
          <w:rFonts w:ascii="Times New Roman" w:eastAsia="宋体" w:hAnsi="Times New Roman" w:cs="Times New Roman" w:hint="eastAsia"/>
          <w:i/>
          <w:color w:val="190F13"/>
          <w:sz w:val="24"/>
          <w:szCs w:val="24"/>
        </w:rPr>
        <w:t>hina</w:t>
      </w:r>
      <w:r>
        <w:rPr>
          <w:rFonts w:ascii="Times New Roman" w:eastAsia="Times New Roman" w:hAnsi="Times New Roman" w:cs="Times New Roman"/>
          <w:i/>
          <w:color w:val="190F13"/>
          <w:sz w:val="24"/>
          <w:szCs w:val="24"/>
        </w:rPr>
        <w:t>.</w:t>
      </w:r>
    </w:p>
    <w:p w14:paraId="2E927AAD" w14:textId="77777777" w:rsidR="005D2898" w:rsidRDefault="005D2898" w:rsidP="005D2898">
      <w:pPr>
        <w:spacing w:line="360" w:lineRule="auto"/>
        <w:jc w:val="left"/>
        <w:rPr>
          <w:rFonts w:ascii="Arial" w:hAnsi="Arial" w:cs="Arial"/>
          <w:sz w:val="72"/>
          <w:szCs w:val="96"/>
        </w:rPr>
      </w:pPr>
      <w:r>
        <w:rPr>
          <w:rFonts w:ascii="Times New Roman" w:eastAsia="Times New Roman" w:hAnsi="Times New Roman" w:cs="Times New Roman"/>
          <w:b/>
          <w:bCs/>
          <w:iCs/>
          <w:color w:val="190F13"/>
          <w:sz w:val="24"/>
          <w:szCs w:val="24"/>
        </w:rPr>
        <w:t>Correspondence to:</w:t>
      </w:r>
      <w:r>
        <w:rPr>
          <w:rFonts w:ascii="Times New Roman" w:eastAsia="Times New Roman" w:hAnsi="Times New Roman" w:cs="Times New Roman"/>
          <w:iCs/>
          <w:color w:val="190F13"/>
          <w:sz w:val="24"/>
          <w:szCs w:val="24"/>
        </w:rPr>
        <w:t xml:space="preserve"> Prof. </w:t>
      </w:r>
      <w:r>
        <w:rPr>
          <w:rFonts w:ascii="Times New Roman" w:eastAsia="宋体" w:hAnsi="Times New Roman" w:cs="Times New Roman"/>
          <w:iCs/>
          <w:color w:val="190F13"/>
          <w:sz w:val="24"/>
          <w:szCs w:val="24"/>
        </w:rPr>
        <w:t>Xin Xu</w:t>
      </w:r>
      <w:r>
        <w:rPr>
          <w:rFonts w:ascii="Times New Roman" w:eastAsia="Times New Roman" w:hAnsi="Times New Roman" w:cs="Times New Roman"/>
          <w:iCs/>
          <w:color w:val="190F13"/>
          <w:sz w:val="24"/>
          <w:szCs w:val="24"/>
        </w:rPr>
        <w:t xml:space="preserve">, </w:t>
      </w:r>
      <w:r>
        <w:rPr>
          <w:rFonts w:ascii="Times New Roman" w:eastAsia="宋体" w:hAnsi="Times New Roman" w:cs="Times New Roman"/>
          <w:i/>
          <w:color w:val="190F13"/>
          <w:sz w:val="24"/>
          <w:szCs w:val="24"/>
        </w:rPr>
        <w:t>Department of Geriatrics</w:t>
      </w:r>
      <w:r>
        <w:rPr>
          <w:rFonts w:ascii="Times New Roman" w:eastAsia="Times New Roman" w:hAnsi="Times New Roman" w:cs="Times New Roman"/>
          <w:i/>
          <w:color w:val="190F13"/>
          <w:sz w:val="24"/>
          <w:szCs w:val="24"/>
        </w:rPr>
        <w:t xml:space="preserve">, </w:t>
      </w:r>
      <w:r>
        <w:rPr>
          <w:rFonts w:ascii="Times New Roman" w:eastAsia="宋体" w:hAnsi="Times New Roman" w:cs="Times New Roman"/>
          <w:i/>
          <w:color w:val="190F13"/>
          <w:sz w:val="24"/>
          <w:szCs w:val="24"/>
        </w:rPr>
        <w:t>Guangzhou First People’s Hospital</w:t>
      </w:r>
      <w:r>
        <w:rPr>
          <w:rFonts w:ascii="Times New Roman" w:eastAsia="Times New Roman" w:hAnsi="Times New Roman" w:cs="Times New Roman"/>
          <w:i/>
          <w:color w:val="190F13"/>
          <w:sz w:val="24"/>
          <w:szCs w:val="24"/>
        </w:rPr>
        <w:t xml:space="preserve">, Guangzhou, Guangdong Province, </w:t>
      </w:r>
      <w:r>
        <w:rPr>
          <w:rFonts w:ascii="Times New Roman" w:eastAsia="宋体" w:hAnsi="Times New Roman" w:cs="Times New Roman"/>
          <w:i/>
          <w:color w:val="190F13"/>
          <w:sz w:val="24"/>
          <w:szCs w:val="24"/>
        </w:rPr>
        <w:t>51000</w:t>
      </w:r>
      <w:r>
        <w:rPr>
          <w:rFonts w:ascii="Times New Roman" w:eastAsia="Times New Roman" w:hAnsi="Times New Roman" w:cs="Times New Roman"/>
          <w:i/>
          <w:color w:val="190F13"/>
          <w:sz w:val="24"/>
          <w:szCs w:val="24"/>
        </w:rPr>
        <w:t xml:space="preserve">, </w:t>
      </w:r>
      <w:r>
        <w:rPr>
          <w:rFonts w:ascii="Times New Roman" w:eastAsia="宋体" w:hAnsi="Times New Roman" w:cs="Times New Roman"/>
          <w:i/>
          <w:color w:val="190F13"/>
          <w:sz w:val="24"/>
          <w:szCs w:val="24"/>
        </w:rPr>
        <w:t>C</w:t>
      </w:r>
      <w:r>
        <w:rPr>
          <w:rFonts w:ascii="Times New Roman" w:eastAsia="宋体" w:hAnsi="Times New Roman" w:cs="Times New Roman" w:hint="eastAsia"/>
          <w:i/>
          <w:color w:val="190F13"/>
          <w:sz w:val="24"/>
          <w:szCs w:val="24"/>
        </w:rPr>
        <w:t>hina</w:t>
      </w:r>
      <w:r>
        <w:rPr>
          <w:rFonts w:ascii="Times New Roman" w:eastAsia="Times New Roman" w:hAnsi="Times New Roman" w:cs="Times New Roman"/>
          <w:i/>
          <w:color w:val="190F13"/>
          <w:sz w:val="24"/>
          <w:szCs w:val="24"/>
        </w:rPr>
        <w:t>.</w:t>
      </w:r>
    </w:p>
    <w:p w14:paraId="4478FD1D" w14:textId="77777777" w:rsidR="005D2898" w:rsidRDefault="005D2898" w:rsidP="005D2898">
      <w:pPr>
        <w:adjustRightInd w:val="0"/>
        <w:snapToGrid w:val="0"/>
        <w:spacing w:line="360" w:lineRule="auto"/>
        <w:jc w:val="left"/>
        <w:rPr>
          <w:rFonts w:ascii="Times New Roman" w:eastAsia="Times New Roman" w:hAnsi="Times New Roman" w:cs="Times New Roman"/>
          <w:iCs/>
          <w:color w:val="190F13"/>
          <w:sz w:val="24"/>
          <w:szCs w:val="24"/>
        </w:rPr>
      </w:pPr>
      <w:r>
        <w:rPr>
          <w:rFonts w:ascii="Times New Roman" w:eastAsia="Times New Roman" w:hAnsi="Times New Roman" w:cs="Times New Roman"/>
          <w:iCs/>
          <w:color w:val="190F13"/>
          <w:sz w:val="24"/>
          <w:szCs w:val="24"/>
        </w:rPr>
        <w:t>E-mail: eyxuxin@</w:t>
      </w:r>
      <w:r>
        <w:rPr>
          <w:rFonts w:ascii="Times New Roman" w:eastAsia="Times New Roman" w:hAnsi="Times New Roman" w:cs="Times New Roman" w:hint="eastAsia"/>
          <w:iCs/>
          <w:color w:val="190F13"/>
          <w:sz w:val="24"/>
          <w:szCs w:val="24"/>
        </w:rPr>
        <w:t>scut</w:t>
      </w:r>
      <w:r>
        <w:rPr>
          <w:rFonts w:ascii="Times New Roman" w:eastAsia="Times New Roman" w:hAnsi="Times New Roman" w:cs="Times New Roman"/>
          <w:iCs/>
          <w:color w:val="190F13"/>
          <w:sz w:val="24"/>
          <w:szCs w:val="24"/>
        </w:rPr>
        <w:t>.edu.cn</w:t>
      </w:r>
    </w:p>
    <w:p w14:paraId="635B858B" w14:textId="77777777" w:rsidR="00935174" w:rsidRPr="005D2898" w:rsidRDefault="00935174">
      <w:pPr>
        <w:rPr>
          <w:rFonts w:ascii="Times New Roman" w:eastAsia="Times New Roman" w:hAnsi="Times New Roman" w:cs="Times New Roman"/>
          <w:iCs/>
          <w:sz w:val="18"/>
          <w:szCs w:val="18"/>
        </w:rPr>
      </w:pPr>
    </w:p>
    <w:p w14:paraId="491F04E1" w14:textId="77777777" w:rsidR="00935174" w:rsidRDefault="00480A76">
      <w:pPr>
        <w:rPr>
          <w:rFonts w:ascii="Times New Roman" w:hAnsi="Times New Roman" w:cs="Times New Roman"/>
          <w:b/>
          <w:bCs/>
          <w:sz w:val="28"/>
          <w:szCs w:val="28"/>
        </w:rPr>
      </w:pPr>
      <w:bookmarkStart w:id="1" w:name="_Hlk89642675"/>
      <w:r>
        <w:rPr>
          <w:rFonts w:ascii="Times New Roman" w:hAnsi="Times New Roman" w:cs="Times New Roman"/>
          <w:b/>
          <w:bCs/>
          <w:sz w:val="28"/>
          <w:szCs w:val="28"/>
        </w:rPr>
        <w:t>Abstract</w:t>
      </w:r>
    </w:p>
    <w:p w14:paraId="460B0E58" w14:textId="2D19FAF2" w:rsidR="00935174" w:rsidRDefault="00480A76">
      <w:pPr>
        <w:rPr>
          <w:rFonts w:ascii="Times New Roman" w:hAnsi="Times New Roman" w:cs="Times New Roman"/>
          <w:sz w:val="28"/>
          <w:szCs w:val="28"/>
        </w:rPr>
      </w:pPr>
      <w:r>
        <w:rPr>
          <w:rFonts w:ascii="Times New Roman" w:hAnsi="Times New Roman" w:cs="Times New Roman"/>
          <w:sz w:val="28"/>
          <w:szCs w:val="28"/>
        </w:rPr>
        <w:t>Adiponectin is a multifunctional adipo</w:t>
      </w:r>
      <w:bookmarkStart w:id="2" w:name="OLE_LINK3"/>
      <w:r>
        <w:rPr>
          <w:rFonts w:ascii="Times New Roman" w:hAnsi="Times New Roman" w:cs="Times New Roman"/>
          <w:sz w:val="28"/>
          <w:szCs w:val="28"/>
        </w:rPr>
        <w:t>cytokine</w:t>
      </w:r>
      <w:bookmarkEnd w:id="2"/>
      <w:r>
        <w:rPr>
          <w:rFonts w:ascii="Times New Roman" w:hAnsi="Times New Roman" w:cs="Times New Roman"/>
          <w:sz w:val="28"/>
          <w:szCs w:val="28"/>
        </w:rPr>
        <w:t xml:space="preserve"> produced predominantly by adipocytes, with potent anti-inflammatory, insulin-sensitizing, and cytoprotective properties. Autophagy is a lysosome-dependent self-degradative process that mediates the degradation of damaged organelles, invading pathogens and protein aggregates, thus maintaining cellular homeostasis. Adiponectin performs different biological functions by regulating autophagy. This review attempts to elucidate the biological responses and potential mechanisms underlying adiponectin-induced autophagy, with an aim to guide the identification of new therapeutic targets of related diseases.</w:t>
      </w:r>
    </w:p>
    <w:p w14:paraId="2294D6C7" w14:textId="6288D952" w:rsidR="00935174" w:rsidRDefault="00480A76">
      <w:pPr>
        <w:rPr>
          <w:rFonts w:ascii="Times New Roman" w:hAnsi="Times New Roman" w:cs="Times New Roman"/>
          <w:sz w:val="28"/>
          <w:szCs w:val="28"/>
        </w:rPr>
      </w:pPr>
      <w:r>
        <w:rPr>
          <w:rFonts w:ascii="Times New Roman" w:hAnsi="Times New Roman" w:cs="Times New Roman"/>
          <w:b/>
          <w:bCs/>
          <w:sz w:val="28"/>
          <w:szCs w:val="28"/>
        </w:rPr>
        <w:t>Keywords:</w:t>
      </w:r>
      <w:r>
        <w:rPr>
          <w:rFonts w:ascii="Times New Roman" w:hAnsi="Times New Roman" w:cs="Times New Roman"/>
          <w:sz w:val="28"/>
          <w:szCs w:val="28"/>
        </w:rPr>
        <w:t xml:space="preserve"> Adiponectin, Adiponectin Receptors, Autophagy</w:t>
      </w:r>
    </w:p>
    <w:p w14:paraId="430042F2" w14:textId="77777777" w:rsidR="00935174" w:rsidRDefault="00935174">
      <w:pPr>
        <w:rPr>
          <w:rFonts w:ascii="Times New Roman" w:hAnsi="Times New Roman" w:cs="Times New Roman"/>
          <w:sz w:val="28"/>
          <w:szCs w:val="28"/>
        </w:rPr>
      </w:pPr>
    </w:p>
    <w:p w14:paraId="7C150FA8" w14:textId="77777777" w:rsidR="00935174" w:rsidRDefault="00480A76">
      <w:pPr>
        <w:widowControl/>
        <w:jc w:val="left"/>
        <w:rPr>
          <w:rFonts w:ascii="Times New Roman" w:eastAsia="宋体" w:hAnsi="Times New Roman" w:cs="Times New Roman"/>
          <w:kern w:val="0"/>
          <w:sz w:val="28"/>
          <w:szCs w:val="28"/>
        </w:rPr>
      </w:pPr>
      <w:r>
        <w:rPr>
          <w:rFonts w:ascii="Times New Roman" w:hAnsi="Times New Roman" w:cs="Times New Roman"/>
          <w:b/>
          <w:bCs/>
          <w:sz w:val="28"/>
          <w:szCs w:val="28"/>
        </w:rPr>
        <w:t>Introduction</w:t>
      </w:r>
    </w:p>
    <w:p w14:paraId="4F06A6C0" w14:textId="78D0063E" w:rsidR="00935174" w:rsidRDefault="00480A76">
      <w:pPr>
        <w:widowControl/>
        <w:rPr>
          <w:rFonts w:ascii="Times New Roman" w:hAnsi="Times New Roman" w:cs="Times New Roman"/>
          <w:sz w:val="28"/>
          <w:szCs w:val="28"/>
        </w:rPr>
      </w:pPr>
      <w:r>
        <w:rPr>
          <w:rFonts w:ascii="Times New Roman" w:hAnsi="Times New Roman" w:cs="Times New Roman"/>
          <w:sz w:val="28"/>
          <w:szCs w:val="28"/>
        </w:rPr>
        <w:t xml:space="preserve">Adiponectin is a healthy adipokine with positive metabolic effects, such as insulin-sensitizing, anti-inflammatory, antitumor, and cardiovascular </w:t>
      </w:r>
      <w:r>
        <w:rPr>
          <w:rFonts w:ascii="Times New Roman" w:hAnsi="Times New Roman" w:cs="Times New Roman"/>
          <w:sz w:val="28"/>
          <w:szCs w:val="28"/>
        </w:rPr>
        <w:lastRenderedPageBreak/>
        <w:t>protective functions. Adiponectin and its receptors play a vital role in regulating autophagy.</w:t>
      </w:r>
    </w:p>
    <w:p w14:paraId="790C6436" w14:textId="67F3626A" w:rsidR="00935174" w:rsidRDefault="00480A76">
      <w:pPr>
        <w:ind w:firstLineChars="200" w:firstLine="560"/>
        <w:rPr>
          <w:rFonts w:ascii="Times New Roman" w:hAnsi="Times New Roman" w:cs="Times New Roman"/>
          <w:sz w:val="28"/>
          <w:szCs w:val="28"/>
        </w:rPr>
      </w:pPr>
      <w:r>
        <w:rPr>
          <w:rFonts w:ascii="Times New Roman" w:hAnsi="Times New Roman" w:cs="Times New Roman"/>
          <w:sz w:val="28"/>
          <w:szCs w:val="28"/>
        </w:rPr>
        <w:t>Autophagy is a highly conserved lysosome-dependent self-degradation process that mediates the degradation of damaged organelles, invading pathogens, and protein aggregates</w:t>
      </w:r>
      <w:r>
        <w:rPr>
          <w:rFonts w:ascii="Times New Roman" w:hAnsi="Times New Roman" w:cs="Times New Roman" w:hint="eastAsia"/>
          <w:sz w:val="28"/>
          <w:szCs w:val="28"/>
        </w:rPr>
        <w:t>,</w:t>
      </w:r>
      <w:r>
        <w:rPr>
          <w:rFonts w:ascii="Times New Roman" w:hAnsi="Times New Roman" w:cs="Times New Roman"/>
          <w:sz w:val="28"/>
          <w:szCs w:val="28"/>
        </w:rPr>
        <w:t xml:space="preserve"> thus maintaining cellular homeostasis. Autophagy dysregulation occurs in various pathologic conditions, including cancer, neurodegenerative disorders, and metabolic diseases</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Glick&lt;/Author&gt;&lt;Year&gt;2010&lt;/Year&gt;&lt;RecNum&gt;1685&lt;/RecNum&gt;&lt;DisplayText&gt;[1]&lt;/DisplayText&gt;&lt;record&gt;&lt;rec-number&gt;1685&lt;/rec-number&gt;&lt;foreign-keys&gt;&lt;key app="EN" db-id="pw5veaa9gw0x97edpv8xvtsgpa0z5x9r0pz2" timestamp="1637482647"&gt;1685&lt;/key&gt;&lt;/foreign-keys&gt;&lt;ref-type name="Journal Article"&gt;17&lt;/ref-type&gt;&lt;contributors&gt;&lt;authors&gt;&lt;author&gt;Glick, D.&lt;/author&gt;&lt;author&gt;Barth, S.&lt;/author&gt;&lt;author&gt;Macleod, K. F.&lt;/author&gt;&lt;/authors&gt;&lt;/contributors&gt;&lt;auth-address&gt;Ben May Department for Cancer Research, Gordon Center for Integrative Sciences, University of Chicago, IL, USA.&lt;/auth-address&gt;&lt;titles&gt;&lt;title&gt;Autophagy: cellular and molecular mechanism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3-12&lt;/pages&gt;&lt;volume&gt;221&lt;/volume&gt;&lt;number&gt;1&lt;/number&gt;&lt;edition&gt;2010/03/13&lt;/edition&gt;&lt;keywords&gt;&lt;keyword&gt;Animals&lt;/keyword&gt;&lt;keyword&gt;Apoptosis/physiology&lt;/keyword&gt;&lt;keyword&gt;Autophagy/genetics/*physiology&lt;/keyword&gt;&lt;keyword&gt;Genetic Predisposition to Disease&lt;/keyword&gt;&lt;keyword&gt;Humans&lt;/keyword&gt;&lt;keyword&gt;Mice&lt;/keyword&gt;&lt;keyword&gt;Neoplasms/genetics&lt;/keyword&gt;&lt;keyword&gt;Neurodegenerative Diseases/genetics&lt;/keyword&gt;&lt;keyword&gt;Signal Transduction/physiology&lt;/keyword&gt;&lt;/keywords&gt;&lt;dates&gt;&lt;year&gt;2010&lt;/year&gt;&lt;pub-dates&gt;&lt;date&gt;May&lt;/date&gt;&lt;/pub-dates&gt;&lt;/dates&gt;&lt;isbn&gt;0022-3417 (Print)&amp;#xD;0022-3417&lt;/isbn&gt;&lt;accession-num&gt;20225336&lt;/accession-num&gt;&lt;urls&gt;&lt;/urls&gt;&lt;custom2&gt;PMC2990190&lt;/custom2&gt;&lt;custom6&gt;NIHMS251117&lt;/custom6&gt;&lt;electronic-resource-num&gt;10.1002/path.2697&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Pr>
          <w:rFonts w:ascii="Times New Roman" w:hAnsi="Times New Roman" w:cs="Times New Roman"/>
          <w:sz w:val="28"/>
          <w:szCs w:val="28"/>
        </w:rPr>
        <w:t>[1]</w:t>
      </w:r>
      <w:r>
        <w:rPr>
          <w:rFonts w:ascii="Times New Roman" w:hAnsi="Times New Roman" w:cs="Times New Roman"/>
          <w:sz w:val="28"/>
          <w:szCs w:val="28"/>
        </w:rPr>
        <w:fldChar w:fldCharType="end"/>
      </w:r>
      <w:r>
        <w:rPr>
          <w:rFonts w:ascii="Times New Roman" w:hAnsi="Times New Roman" w:cs="Times New Roman"/>
          <w:sz w:val="28"/>
          <w:szCs w:val="28"/>
        </w:rPr>
        <w:t>. A recent study indicated that inhibition of autophagy in mice through knockdown of autophagy-associated proteins significantly reduced the degradation of lipid droplets in brown adipose tissue</w:t>
      </w:r>
      <w:r>
        <w:rPr>
          <w:rFonts w:ascii="Times New Roman" w:hAnsi="Times New Roman" w:cs="Times New Roman"/>
          <w:sz w:val="28"/>
          <w:szCs w:val="28"/>
        </w:rPr>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2]</w:t>
      </w:r>
      <w:r>
        <w:rPr>
          <w:rFonts w:ascii="Times New Roman" w:hAnsi="Times New Roman" w:cs="Times New Roman"/>
          <w:sz w:val="28"/>
          <w:szCs w:val="28"/>
        </w:rPr>
        <w:fldChar w:fldCharType="end"/>
      </w:r>
      <w:r>
        <w:rPr>
          <w:rFonts w:ascii="Times New Roman" w:hAnsi="Times New Roman" w:cs="Times New Roman"/>
          <w:sz w:val="28"/>
          <w:szCs w:val="28"/>
        </w:rPr>
        <w:t>. A</w:t>
      </w:r>
      <w:r>
        <w:rPr>
          <w:rFonts w:ascii="Times New Roman" w:hAnsi="Times New Roman" w:cs="Times New Roman" w:hint="eastAsia"/>
          <w:sz w:val="28"/>
          <w:szCs w:val="28"/>
        </w:rPr>
        <w:t>nother</w:t>
      </w:r>
      <w:r>
        <w:rPr>
          <w:rFonts w:ascii="Times New Roman" w:hAnsi="Times New Roman" w:cs="Times New Roman"/>
          <w:sz w:val="28"/>
          <w:szCs w:val="28"/>
        </w:rPr>
        <w:t xml:space="preserve"> study demonstrated that adiponectin induces autophagic flux in skeletal muscle cells and diminishes insulin resistance by alleviating ER stress, indicating that adiponectin mediates antidiabetic effects in an autophagy-dependent manner</w:t>
      </w:r>
      <w:r>
        <w:rPr>
          <w:rFonts w:ascii="Times New Roman" w:hAnsi="Times New Roman" w:cs="Times New Roman"/>
          <w:sz w:val="28"/>
          <w:szCs w:val="28"/>
        </w:rPr>
        <w:fldChar w:fldCharType="begin">
          <w:fldData xml:space="preserve">PEVuZE5vdGU+PENpdGU+PEF1dGhvcj5BaGxzdHJvbTwvQXV0aG9yPjxZZWFyPjIwMTc8L1llYXI+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BaGxzdHJvbTwvQXV0aG9yPjxZZWFyPjIwMTc8L1llYXI+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3]</w:t>
      </w:r>
      <w:r>
        <w:rPr>
          <w:rFonts w:ascii="Times New Roman" w:hAnsi="Times New Roman" w:cs="Times New Roman"/>
          <w:sz w:val="28"/>
          <w:szCs w:val="28"/>
        </w:rPr>
        <w:fldChar w:fldCharType="end"/>
      </w:r>
      <w:r>
        <w:rPr>
          <w:rFonts w:ascii="Times New Roman" w:hAnsi="Times New Roman" w:cs="Times New Roman"/>
          <w:sz w:val="28"/>
          <w:szCs w:val="28"/>
        </w:rPr>
        <w:t xml:space="preserve">. Furthermore, globular adiponectin induces Beclin-1 phosphorylation, inhibiting Beclin-1/Bcl-2 combination and mediates the induction of autophagy in macrophages </w:t>
      </w:r>
      <w:r>
        <w:rPr>
          <w:rFonts w:ascii="Times New Roman" w:hAnsi="Times New Roman" w:cs="Times New Roman"/>
          <w:sz w:val="28"/>
          <w:szCs w:val="28"/>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4]</w:t>
      </w:r>
      <w:r>
        <w:rPr>
          <w:rFonts w:ascii="Times New Roman" w:hAnsi="Times New Roman" w:cs="Times New Roman"/>
          <w:sz w:val="28"/>
          <w:szCs w:val="28"/>
        </w:rPr>
        <w:fldChar w:fldCharType="end"/>
      </w:r>
      <w:r>
        <w:rPr>
          <w:rFonts w:ascii="Times New Roman" w:hAnsi="Times New Roman" w:cs="Times New Roman"/>
          <w:sz w:val="28"/>
          <w:szCs w:val="28"/>
        </w:rPr>
        <w:t>. In this review, we describe the function of adiponectin and its receptors in the process of autophagy and the underlying molecular signaling pathways.</w:t>
      </w:r>
    </w:p>
    <w:p w14:paraId="6B6D5231" w14:textId="7F136ACC" w:rsidR="00935174" w:rsidRDefault="00480A76">
      <w:pPr>
        <w:ind w:firstLineChars="200" w:firstLine="560"/>
        <w:rPr>
          <w:rFonts w:ascii="Times New Roman" w:hAnsi="Times New Roman" w:cs="Times New Roman"/>
          <w:sz w:val="28"/>
          <w:szCs w:val="28"/>
        </w:rPr>
      </w:pPr>
      <w:r>
        <w:rPr>
          <w:rFonts w:ascii="Times New Roman" w:hAnsi="Times New Roman" w:cs="Times New Roman"/>
          <w:sz w:val="28"/>
          <w:szCs w:val="28"/>
        </w:rPr>
        <w:t>We hope to provide a better understanding of the interrelation between adiponectin and autophagy, which may provide novel therapeutic directions for the treatment of related diseases.</w:t>
      </w:r>
    </w:p>
    <w:p w14:paraId="30F7A819" w14:textId="77777777" w:rsidR="00935174" w:rsidRDefault="00480A76">
      <w:pPr>
        <w:rPr>
          <w:rFonts w:ascii="Times New Roman" w:hAnsi="Times New Roman" w:cs="Times New Roman"/>
          <w:b/>
          <w:bCs/>
          <w:sz w:val="28"/>
          <w:szCs w:val="28"/>
        </w:rPr>
      </w:pPr>
      <w:r>
        <w:rPr>
          <w:rFonts w:ascii="Times New Roman" w:hAnsi="Times New Roman" w:cs="Times New Roman"/>
          <w:b/>
          <w:bCs/>
          <w:sz w:val="28"/>
          <w:szCs w:val="28"/>
        </w:rPr>
        <w:t>Adiponectin and Adiponectin Receptors</w:t>
      </w:r>
    </w:p>
    <w:p w14:paraId="27F88B1E" w14:textId="3783EB10" w:rsidR="00935174" w:rsidRDefault="00480A76">
      <w:pPr>
        <w:rPr>
          <w:rFonts w:ascii="Times New Roman" w:hAnsi="Times New Roman" w:cs="Times New Roman"/>
          <w:sz w:val="28"/>
          <w:szCs w:val="28"/>
        </w:rPr>
      </w:pPr>
      <w:r>
        <w:rPr>
          <w:rFonts w:ascii="Times New Roman" w:hAnsi="Times New Roman" w:cs="Times New Roman"/>
          <w:sz w:val="28"/>
          <w:szCs w:val="28"/>
        </w:rPr>
        <w:lastRenderedPageBreak/>
        <w:t>Adiponectin, also known as AdipoQ, apM1, and GBP28, is primarily secreted by white adipose tissue</w:t>
      </w:r>
      <w:r>
        <w:rPr>
          <w:rFonts w:ascii="Times New Roman" w:hAnsi="Times New Roman" w:cs="Times New Roman"/>
          <w:sz w:val="28"/>
          <w:szCs w:val="28"/>
        </w:rPr>
        <w:fldChar w:fldCharType="begin">
          <w:fldData xml:space="preserve">PEVuZE5vdGU+PENpdGU+PEF1dGhvcj5OYWthbm88L0F1dGhvcj48WWVhcj4xOTk2PC9ZZWFyPjxS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OYWthbm88L0F1dGhvcj48WWVhcj4xOTk2PC9ZZWFyPjxS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5]</w:t>
      </w:r>
      <w:r>
        <w:rPr>
          <w:rFonts w:ascii="Times New Roman" w:hAnsi="Times New Roman" w:cs="Times New Roman"/>
          <w:sz w:val="28"/>
          <w:szCs w:val="28"/>
        </w:rPr>
        <w:fldChar w:fldCharType="end"/>
      </w:r>
      <w:r>
        <w:rPr>
          <w:rFonts w:ascii="Times New Roman" w:hAnsi="Times New Roman" w:cs="Times New Roman"/>
          <w:sz w:val="28"/>
          <w:szCs w:val="28"/>
        </w:rPr>
        <w:t>. It is a 30-kDa complement C1q-related protein with a globular C-terminal domain and a collagenous N-terminal domain, which usually circulates in oligomeric complexes as trimers, hexamers, and multimers</w:t>
      </w:r>
      <w:r>
        <w:rPr>
          <w:rFonts w:ascii="Times New Roman" w:hAnsi="Times New Roman" w:cs="Times New Roman"/>
          <w:sz w:val="28"/>
          <w:szCs w:val="28"/>
        </w:rPr>
        <w:fldChar w:fldCharType="begin">
          <w:fldData xml:space="preserve">PEVuZE5vdGU+PENpdGU+PEF1dGhvcj5OYWthbm88L0F1dGhvcj48WWVhcj4xOTk2PC9ZZWFyPjxS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ZTctOTwvcGFn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OYWthbm88L0F1dGhvcj48WWVhcj4xOTk2PC9ZZWFyPjxS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5, 6]</w:t>
      </w:r>
      <w:r>
        <w:rPr>
          <w:rFonts w:ascii="Times New Roman" w:hAnsi="Times New Roman" w:cs="Times New Roman"/>
          <w:sz w:val="28"/>
          <w:szCs w:val="28"/>
        </w:rPr>
        <w:fldChar w:fldCharType="end"/>
      </w:r>
      <w:r>
        <w:rPr>
          <w:rFonts w:ascii="Times New Roman" w:hAnsi="Times New Roman" w:cs="Times New Roman"/>
          <w:sz w:val="28"/>
          <w:szCs w:val="28"/>
        </w:rPr>
        <w:t>. It regulates multiple molecular and cellular events, including maintaining energy homeostasis, lipid metabolism, insulin sensitivity, immune response, and inflammation</w:t>
      </w:r>
      <w:r>
        <w:rPr>
          <w:rFonts w:ascii="Times New Roman" w:hAnsi="Times New Roman" w:cs="Times New Roman"/>
          <w:sz w:val="28"/>
          <w:szCs w:val="28"/>
        </w:rPr>
        <w:fldChar w:fldCharType="begin">
          <w:fldData xml:space="preserve">PEVuZE5vdGU+PENpdGU+PEF1dGhvcj5LaG9yYW1pcG91cjwvQXV0aG9yPjxZZWFyPjIwMjE8L1ll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EzPC92b2x1bWU+PG51bWJlcj40PC9udW1iZXI+PGVkaXRpb24+MjAy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LaG9yYW1pcG91cjwvQXV0aG9yPjxZZWFyPjIwMjE8L1ll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7]</w:t>
      </w:r>
      <w:r>
        <w:rPr>
          <w:rFonts w:ascii="Times New Roman" w:hAnsi="Times New Roman" w:cs="Times New Roman"/>
          <w:sz w:val="28"/>
          <w:szCs w:val="28"/>
        </w:rPr>
        <w:fldChar w:fldCharType="end"/>
      </w:r>
      <w:r>
        <w:rPr>
          <w:rFonts w:ascii="Times New Roman" w:hAnsi="Times New Roman" w:cs="Times New Roman"/>
          <w:sz w:val="28"/>
          <w:szCs w:val="28"/>
        </w:rPr>
        <w:t>.</w:t>
      </w:r>
    </w:p>
    <w:p w14:paraId="04FDD50B" w14:textId="64D72626" w:rsidR="00935174" w:rsidRDefault="00480A76">
      <w:pPr>
        <w:ind w:firstLineChars="200" w:firstLine="560"/>
        <w:rPr>
          <w:rFonts w:ascii="Times New Roman" w:hAnsi="Times New Roman" w:cs="Times New Roman"/>
          <w:sz w:val="28"/>
          <w:szCs w:val="28"/>
        </w:rPr>
      </w:pPr>
      <w:r>
        <w:rPr>
          <w:rFonts w:ascii="Times New Roman" w:hAnsi="Times New Roman" w:cs="Times New Roman"/>
          <w:sz w:val="28"/>
          <w:szCs w:val="28"/>
        </w:rPr>
        <w:t>Adiponectin carries out its diversified functions through two widely expressed receptors, AdipoR1 and AdipoR2, which are found in skeletal muscle, liver, and endothelial cells</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Cai&lt;/Author&gt;&lt;Year&gt;2021&lt;/Year&gt;&lt;RecNum&gt;1679&lt;/RecNum&gt;&lt;DisplayText&gt;[8]&lt;/DisplayText&gt;&lt;record&gt;&lt;rec-number&gt;1679&lt;/rec-number&gt;&lt;foreign-keys&gt;&lt;key app="EN" db-id="pw5veaa9gw0x97edpv8xvtsgpa0z5x9r0pz2" timestamp="1637472248"&gt;1679&lt;/key&gt;&lt;/foreign-keys&gt;&lt;ref-type name="Journal Article"&gt;17&lt;/ref-type&gt;&lt;contributors&gt;&lt;authors&gt;&lt;author&gt;Cai, J.&lt;/author&gt;&lt;author&gt;Hu, Q.&lt;/author&gt;&lt;author&gt;Lin, H.&lt;/author&gt;&lt;author&gt;Zhao, J.&lt;/author&gt;&lt;author&gt;Jiao, H.&lt;/author&gt;&lt;author&gt;Wang, X.&lt;/author&gt;&lt;/authors&gt;&lt;/contributors&gt;&lt;auth-address&gt;Department of Animal Science &amp;amp; Technology, Shandong Provincial Key Laboratory of Animal Biotechnology and Disease Control and Prevention, Shandong Agricultural University, Taian, Shandong, 271018, P. R. China.&amp;#xD;Department of Animal Science &amp;amp; Technology, Shandong Provincial Key Laboratory of Animal Biotechnology and Disease Control and Prevention, Shandong Agricultural University, Taian, Shandong, 271018, P. R. China. Electronic address: wangxj@sdau.edu.cn.&lt;/auth-address&gt;&lt;titles&gt;&lt;title&gt;Adiponectin/adiponectin receptors mRNA expression profiles in chickens and their response to feed restriction&lt;/title&gt;&lt;secondary-title&gt;Poult Sci&lt;/secondary-title&gt;&lt;alt-title&gt;Poultry science&lt;/alt-title&gt;&lt;/titles&gt;&lt;periodical&gt;&lt;full-title&gt;Poult Sci&lt;/full-title&gt;&lt;abbr-1&gt;Poultry science&lt;/abbr-1&gt;&lt;/periodical&gt;&lt;alt-periodical&gt;&lt;full-title&gt;Poult Sci&lt;/full-title&gt;&lt;abbr-1&gt;Poultry science&lt;/abbr-1&gt;&lt;/alt-periodical&gt;&lt;pages&gt;101480&lt;/pages&gt;&lt;volume&gt;100&lt;/volume&gt;&lt;number&gt;12&lt;/number&gt;&lt;edition&gt;2021/10/27&lt;/edition&gt;&lt;keywords&gt;&lt;keyword&gt;adiponectin&lt;/keyword&gt;&lt;keyword&gt;broiler&lt;/keyword&gt;&lt;keyword&gt;fasting&lt;/keyword&gt;&lt;keyword&gt;lipid metabolism&lt;/keyword&gt;&lt;/keywords&gt;&lt;dates&gt;&lt;year&gt;2021&lt;/year&gt;&lt;pub-dates&gt;&lt;date&gt;Sep 16&lt;/date&gt;&lt;/pub-dates&gt;&lt;/dates&gt;&lt;isbn&gt;0032-5791 (Print)&amp;#xD;0032-5791&lt;/isbn&gt;&lt;accession-num&gt;34700095&lt;/accession-num&gt;&lt;urls&gt;&lt;/urls&gt;&lt;custom2&gt;PMC8554277&lt;/custom2&gt;&lt;electronic-resource-num&gt;10.1016/j.psj.2021.101480&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Pr>
          <w:rFonts w:ascii="Times New Roman" w:hAnsi="Times New Roman" w:cs="Times New Roman"/>
          <w:sz w:val="28"/>
          <w:szCs w:val="28"/>
        </w:rPr>
        <w:t>[8]</w:t>
      </w:r>
      <w:r>
        <w:rPr>
          <w:rFonts w:ascii="Times New Roman" w:hAnsi="Times New Roman" w:cs="Times New Roman"/>
          <w:sz w:val="28"/>
          <w:szCs w:val="28"/>
        </w:rPr>
        <w:fldChar w:fldCharType="end"/>
      </w:r>
      <w:r>
        <w:rPr>
          <w:rFonts w:ascii="Times New Roman" w:hAnsi="Times New Roman" w:cs="Times New Roman"/>
          <w:sz w:val="28"/>
          <w:szCs w:val="28"/>
        </w:rPr>
        <w:t xml:space="preserve">. AdipoRon is an orally active adiponectin-receptor agonist; it can bind to AdipoR1 and AdipoR2 and activate AMP-activated protein kinase (AMPK) </w:t>
      </w:r>
      <w:r>
        <w:rPr>
          <w:rFonts w:ascii="Times New Roman" w:hAnsi="Times New Roman" w:cs="Times New Roman"/>
          <w:sz w:val="28"/>
          <w:szCs w:val="28"/>
        </w:rPr>
        <w:fldChar w:fldCharType="begin">
          <w:fldData xml:space="preserve">PEVuZE5vdGU+PENpdGU+PEF1dGhvcj5XYW5nPC9BdXRob3I+PFllYXI+MjAyMDwvWWVhcj48UmVj
TnVtPjE2ODM8L1JlY051bT48RGlzcGxheVRleHQ+WzldPC9EaXNwbGF5VGV4dD48cmVjb3JkPjxy
ZWMtbnVtYmVyPjE2ODM8L3JlYy1udW1iZXI+PGZvcmVpZ24ta2V5cz48a2V5IGFwcD0iRU4iIGRi
LWlkPSJwdzV2ZWFhOWd3MHg5N2VkcHY4eHZ0c2dwYTB6NXg5cjBwejIiIHRpbWVzdGFtcD0iMTYz
NzQ3Mjc0MCI+MTY4Mz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XYW5nPC9BdXRob3I+PFllYXI+MjAyMDwvWWVhcj48UmVj
TnVtPjE2ODM8L1JlY051bT48RGlzcGxheVRleHQ+WzldPC9EaXNwbGF5VGV4dD48cmVjb3JkPjxy
ZWMtbnVtYmVyPjE2ODM8L3JlYy1udW1iZXI+PGZvcmVpZ24ta2V5cz48a2V5IGFwcD0iRU4iIGRi
LWlkPSJwdzV2ZWFhOWd3MHg5N2VkcHY4eHZ0c2dwYTB6NXg5cjBwejIiIHRpbWVzdGFtcD0iMTYz
NzQ3Mjc0MCI+MTY4Mz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9]</w:t>
      </w:r>
      <w:r>
        <w:rPr>
          <w:rFonts w:ascii="Times New Roman" w:hAnsi="Times New Roman" w:cs="Times New Roman"/>
          <w:sz w:val="28"/>
          <w:szCs w:val="28"/>
        </w:rPr>
        <w:fldChar w:fldCharType="end"/>
      </w:r>
      <w:r>
        <w:rPr>
          <w:rFonts w:ascii="Times New Roman" w:hAnsi="Times New Roman" w:cs="Times New Roman"/>
          <w:sz w:val="28"/>
          <w:szCs w:val="28"/>
        </w:rPr>
        <w:t xml:space="preserve">. The function of these receptors varies depending on the target tissue. </w:t>
      </w:r>
    </w:p>
    <w:p w14:paraId="4E859534" w14:textId="1316B73B" w:rsidR="00935174" w:rsidRDefault="00480A76">
      <w:pPr>
        <w:rPr>
          <w:rFonts w:ascii="Times New Roman" w:hAnsi="Times New Roman" w:cs="Times New Roman"/>
          <w:b/>
          <w:bCs/>
          <w:sz w:val="28"/>
          <w:szCs w:val="28"/>
        </w:rPr>
      </w:pPr>
      <w:r>
        <w:rPr>
          <w:rFonts w:ascii="Times New Roman" w:hAnsi="Times New Roman" w:cs="Times New Roman"/>
          <w:b/>
          <w:bCs/>
          <w:sz w:val="28"/>
          <w:szCs w:val="28"/>
        </w:rPr>
        <w:t>Adiponectin and Autophagy Induction</w:t>
      </w:r>
    </w:p>
    <w:p w14:paraId="75B9D2FD" w14:textId="6C57EE1A" w:rsidR="00935174" w:rsidRDefault="00480A76">
      <w:pPr>
        <w:rPr>
          <w:rFonts w:ascii="Times New Roman" w:hAnsi="Times New Roman" w:cs="Times New Roman"/>
          <w:sz w:val="28"/>
          <w:szCs w:val="28"/>
        </w:rPr>
      </w:pPr>
      <w:r>
        <w:rPr>
          <w:rFonts w:ascii="Times New Roman" w:hAnsi="Times New Roman" w:cs="Times New Roman"/>
          <w:sz w:val="28"/>
          <w:szCs w:val="28"/>
        </w:rPr>
        <w:t>Autophagy plays a critical role in maintaining cellular homeostasis and easing intracellular stress, including inflammation response, oxidative stress, and endoplasmic reticulum stress. Impairment of autophagy may exacerbate diabetes-related metabolic disorders in insulin target tissues, including the liver, adipose tissue, skeletal muscle, and pancreatic β-cells</w:t>
      </w:r>
      <w:r>
        <w:rPr>
          <w:rFonts w:ascii="Times New Roman" w:hAnsi="Times New Roman" w:cs="Times New Roman"/>
          <w:sz w:val="28"/>
          <w:szCs w:val="28"/>
        </w:rPr>
        <w:fldChar w:fldCharType="begin">
          <w:fldData xml:space="preserve">PEVuZE5vdGU+PENpdGU+PEF1dGhvcj5QZWFyc29uPC9BdXRob3I+PFllYXI+MjAyMTwvWWVhcj48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xMjI5LTEyNDE8L3Bh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QZWFyc29uPC9BdXRob3I+PFllYXI+MjAyMTwvWWVhcj48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0, 11]</w:t>
      </w:r>
      <w:r>
        <w:rPr>
          <w:rFonts w:ascii="Times New Roman" w:hAnsi="Times New Roman" w:cs="Times New Roman"/>
          <w:sz w:val="28"/>
          <w:szCs w:val="28"/>
        </w:rPr>
        <w:fldChar w:fldCharType="end"/>
      </w:r>
      <w:r>
        <w:rPr>
          <w:rFonts w:ascii="Times New Roman" w:hAnsi="Times New Roman" w:cs="Times New Roman"/>
          <w:sz w:val="28"/>
          <w:szCs w:val="28"/>
        </w:rPr>
        <w:t xml:space="preserve">. Adiponectin plays a critical role in autophagy regulation in various types of cells or tissue, thus exerting different biological effects. It inhibits high-glucose–induced angiogenesis of RF/6A cells by suppressing </w:t>
      </w:r>
      <w:r>
        <w:rPr>
          <w:rFonts w:ascii="Times New Roman" w:hAnsi="Times New Roman" w:cs="Times New Roman"/>
          <w:sz w:val="28"/>
          <w:szCs w:val="28"/>
        </w:rPr>
        <w:lastRenderedPageBreak/>
        <w:t>autophagy</w:t>
      </w:r>
      <w:r>
        <w:rPr>
          <w:rFonts w:ascii="Times New Roman" w:hAnsi="Times New Roman" w:cs="Times New Roman"/>
          <w:sz w:val="28"/>
          <w:szCs w:val="28"/>
        </w:rPr>
        <w:fldChar w:fldCharType="begin">
          <w:fldData xml:space="preserve">PEVuZE5vdGU+PENpdGU+PEF1dGhvcj5MaTwvQXV0aG9yPjxZZWFyPjIwMTk8L1llYXI+PFJlY051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MaTwvQXV0aG9yPjxZZWFyPjIwMTk8L1llYXI+PFJlY051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 Thus, autophagy may be one of the key mechanisms through which adiponectin and its receptors regulate various biological responses.</w:t>
      </w:r>
    </w:p>
    <w:p w14:paraId="57E0126B" w14:textId="04564BFE" w:rsidR="00935174" w:rsidRDefault="00480A76">
      <w:pPr>
        <w:widowControl/>
        <w:jc w:val="left"/>
        <w:rPr>
          <w:rFonts w:ascii="Times New Roman" w:hAnsi="Times New Roman" w:cs="Times New Roman"/>
          <w:b/>
          <w:bCs/>
          <w:i/>
          <w:iCs/>
          <w:sz w:val="28"/>
          <w:szCs w:val="28"/>
        </w:rPr>
      </w:pPr>
      <w:bookmarkStart w:id="3" w:name="OLE_LINK5"/>
      <w:r>
        <w:rPr>
          <w:rFonts w:ascii="Times New Roman" w:hAnsi="Times New Roman" w:cs="Times New Roman"/>
          <w:b/>
          <w:bCs/>
          <w:i/>
          <w:iCs/>
          <w:sz w:val="28"/>
          <w:szCs w:val="28"/>
        </w:rPr>
        <w:t>Effects of adiponectin on inflammation modulation during autophagy induction</w:t>
      </w:r>
      <w:bookmarkEnd w:id="3"/>
    </w:p>
    <w:p w14:paraId="4A2F8416" w14:textId="5D3BB658" w:rsidR="00935174" w:rsidRDefault="00480A76">
      <w:pPr>
        <w:widowControl/>
        <w:rPr>
          <w:rFonts w:ascii="Times New Roman" w:hAnsi="Times New Roman" w:cs="Times New Roman"/>
          <w:sz w:val="28"/>
          <w:szCs w:val="28"/>
        </w:rPr>
      </w:pPr>
      <w:r>
        <w:rPr>
          <w:rFonts w:ascii="Times New Roman" w:hAnsi="Times New Roman" w:cs="Times New Roman"/>
          <w:sz w:val="28"/>
          <w:szCs w:val="28"/>
        </w:rPr>
        <w:t>Adipose tissue secretes adipokines and hormones, many of which are involved in inflammation, glucose homeostasis, and lipid metabolism. Autophagic flux is an important mechanism for various beneficial biological responses by adiponectin</w:t>
      </w:r>
      <w:r>
        <w:rPr>
          <w:rFonts w:ascii="Times New Roman" w:hAnsi="Times New Roman" w:cs="Times New Roman"/>
          <w:sz w:val="28"/>
          <w:szCs w:val="28"/>
        </w:rPr>
        <w:fldChar w:fldCharType="begin">
          <w:fldData xml:space="preserve">PEVuZE5vdGU+PENpdGU+PEF1dGhvcj5UaWxpamEgUHVuPC9BdXRob3I+PFllYXI+MjAxNzwvWWVh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OTM8L3BhZ2VzPjx2b2x1bWU+Nzwvdm9sdW1lPjxudW1iZXI+MTwv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UaWxpamEgUHVuPC9BdXRob3I+PFllYXI+MjAxNzwvWWVh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zOTM8L3BhZ2VzPjx2b2x1bWU+Nzwvdm9sdW1lPjxudW1iZXI+MTwv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3]</w:t>
      </w:r>
      <w:r>
        <w:rPr>
          <w:rFonts w:ascii="Times New Roman" w:hAnsi="Times New Roman" w:cs="Times New Roman"/>
          <w:sz w:val="28"/>
          <w:szCs w:val="28"/>
        </w:rPr>
        <w:fldChar w:fldCharType="end"/>
      </w:r>
      <w:r>
        <w:rPr>
          <w:rFonts w:ascii="Times New Roman" w:hAnsi="Times New Roman" w:cs="Times New Roman"/>
          <w:sz w:val="28"/>
          <w:szCs w:val="28"/>
        </w:rPr>
        <w:t>. For example, autophagy affects lipid metabolism in adipose tissue and regulates cellular energy and nutrient storage</w:t>
      </w:r>
      <w:r>
        <w:rPr>
          <w:rFonts w:ascii="Times New Roman" w:hAnsi="Times New Roman" w:cs="Times New Roman"/>
          <w:sz w:val="28"/>
          <w:szCs w:val="28"/>
        </w:rPr>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OYWthamltYTwvQXV0aG9yPjxZZWFyPjIwMTk8L1llYXI+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2]</w:t>
      </w:r>
      <w:r>
        <w:rPr>
          <w:rFonts w:ascii="Times New Roman" w:hAnsi="Times New Roman" w:cs="Times New Roman"/>
          <w:sz w:val="28"/>
          <w:szCs w:val="28"/>
        </w:rPr>
        <w:fldChar w:fldCharType="end"/>
      </w:r>
      <w:r>
        <w:rPr>
          <w:rFonts w:ascii="Times New Roman" w:hAnsi="Times New Roman" w:cs="Times New Roman"/>
          <w:sz w:val="28"/>
          <w:szCs w:val="28"/>
        </w:rPr>
        <w:t>. Furthermore, the anti-inflammatory effects of globular adiponectin may be mediated through autophagy induction. Globular adiponectin suppresses lipopolysaccharide-primed inflammasome activation and generation of active IL-1β in murine peritoneal macrophages by upregulating autophagy and active AMPK signaling</w:t>
      </w:r>
      <w:r>
        <w:rPr>
          <w:rFonts w:ascii="Times New Roman" w:hAnsi="Times New Roman" w:cs="Times New Roman"/>
          <w:sz w:val="28"/>
          <w:szCs w:val="28"/>
        </w:rPr>
        <w:fldChar w:fldCharType="begin">
          <w:fldData xml:space="preserve">PEVuZE5vdGU+PENpdGU+PEF1dGhvcj5LaW08L0F1dGhvcj48WWVhcj4yMDE3PC9ZZWFyPjxSZWNO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Tg8L3ZvbHVtZT48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LaW08L0F1dGhvcj48WWVhcj4yMDE3PC9ZZWFyPjxSZWNO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4]</w:t>
      </w:r>
      <w:r>
        <w:rPr>
          <w:rFonts w:ascii="Times New Roman" w:hAnsi="Times New Roman" w:cs="Times New Roman"/>
          <w:sz w:val="28"/>
          <w:szCs w:val="28"/>
        </w:rPr>
        <w:fldChar w:fldCharType="end"/>
      </w:r>
      <w:r>
        <w:rPr>
          <w:rFonts w:ascii="Times New Roman" w:hAnsi="Times New Roman" w:cs="Times New Roman"/>
          <w:sz w:val="28"/>
          <w:szCs w:val="28"/>
        </w:rPr>
        <w:t xml:space="preserve">. On the contrary, inhibition of autophagy in adipocytes was associated with a significant upregulation of adiponectin expression and a decrease in proinflammatory markers </w:t>
      </w:r>
      <w:r>
        <w:rPr>
          <w:rFonts w:ascii="Times New Roman" w:hAnsi="Times New Roman" w:cs="Times New Roman"/>
          <w:sz w:val="28"/>
          <w:szCs w:val="28"/>
        </w:rPr>
        <w:fldChar w:fldCharType="begin">
          <w:fldData xml:space="preserve">PEVuZE5vdGU+PENpdGU+PEF1dGhvcj5Lb3NhY2thPC9BdXRob3I+PFllYXI+MjAxODwvWWVhcj48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Lb3NhY2thPC9BdXRob3I+PFllYXI+MjAxODwvWWVhcj48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5]</w:t>
      </w:r>
      <w:r>
        <w:rPr>
          <w:rFonts w:ascii="Times New Roman" w:hAnsi="Times New Roman" w:cs="Times New Roman"/>
          <w:sz w:val="28"/>
          <w:szCs w:val="28"/>
        </w:rPr>
        <w:fldChar w:fldCharType="end"/>
      </w:r>
      <w:r>
        <w:rPr>
          <w:rFonts w:ascii="Times New Roman" w:hAnsi="Times New Roman" w:cs="Times New Roman"/>
          <w:sz w:val="28"/>
          <w:szCs w:val="28"/>
        </w:rPr>
        <w:t xml:space="preserve">. Defects of autophagy-related genes such as Atg3 and Atg16L1 in fully differentiated adipocytes cause inflammation, insulin resistance, and mitochondrial dysfunction. Moreover, Atg3 and Atg16L1 are required for proper mitochondrial function in mature adipocytes, yet postdevelopmental ablation of autophagy causes peripheral </w:t>
      </w:r>
      <w:r>
        <w:rPr>
          <w:rFonts w:ascii="Times New Roman" w:hAnsi="Times New Roman" w:cs="Times New Roman"/>
          <w:sz w:val="28"/>
          <w:szCs w:val="28"/>
        </w:rPr>
        <w:lastRenderedPageBreak/>
        <w:t>insulin resistance regardless of diet or adiposity</w:t>
      </w:r>
      <w:r>
        <w:rPr>
          <w:rFonts w:ascii="Times New Roman" w:hAnsi="Times New Roman" w:cs="Times New Roman"/>
          <w:sz w:val="28"/>
          <w:szCs w:val="28"/>
        </w:rPr>
        <w:fldChar w:fldCharType="begin">
          <w:fldData xml:space="preserve">PEVuZE5vdGU+PENpdGU+PEF1dGhvcj5DYWk8L0F1dGhvcj48WWVhcj4yMDE4PC9ZZWFyPjxSZWNO
dW0+MTMxNzwvUmVjTnVtPjxEaXNwbGF5VGV4dD5bMTZdPC9EaXNwbGF5VGV4dD48cmVjb3JkPjxy
ZWMtbnVtYmVyPjEzMTc8L3JlYy1udW1iZXI+PGZvcmVpZ24ta2V5cz48a2V5IGFwcD0iRU4iIGRi
LWlkPSJwdzV2ZWFhOWd3MHg5N2VkcHY4eHZ0c2dwYTB6NXg5cjBwejIiIHRpbWVzdGFtcD0iMTYz
NTkzODYxMiI+MTMxNz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xyZWxhdGVkLXVy
bHM+PHVybD5odHRwczovL3d3dy5uY2JpLm5sbS5uaWguZ292L3BtYy9hcnRpY2xlcy9QTUM2ODAy
OTM5L3BkZi9uaWhtcy0xNTE0MTYzLnBkZjwvdXJsPjwvcmVsYXRlZC1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DYWk8L0F1dGhvcj48WWVhcj4yMDE4PC9ZZWFyPjxSZWNO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6]</w:t>
      </w:r>
      <w:r>
        <w:rPr>
          <w:rFonts w:ascii="Times New Roman" w:hAnsi="Times New Roman" w:cs="Times New Roman"/>
          <w:sz w:val="28"/>
          <w:szCs w:val="28"/>
        </w:rPr>
        <w:fldChar w:fldCharType="end"/>
      </w:r>
      <w:r>
        <w:rPr>
          <w:rFonts w:ascii="Times New Roman" w:hAnsi="Times New Roman" w:cs="Times New Roman"/>
          <w:sz w:val="28"/>
          <w:szCs w:val="28"/>
        </w:rPr>
        <w:t>. This evidence indicates that autophagy is critical for lipid accumulation and adipocyte differentiation factors</w:t>
      </w:r>
      <w:r>
        <w:rPr>
          <w:rFonts w:ascii="Times New Roman" w:hAnsi="Times New Roman" w:cs="Times New Roman"/>
          <w:sz w:val="28"/>
          <w:szCs w:val="28"/>
        </w:rPr>
        <w:fldChar w:fldCharType="begin">
          <w:fldData xml:space="preserve">PEVuZE5vdGU+PENpdGU+PEF1dGhvcj5aaGFuZzwvQXV0aG9yPjxZZWFyPjIwMjE8L1llYXI+PFJl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aaGFuZzwvQXV0aG9yPjxZZWFyPjIwMjE8L1llYXI+PFJl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7]</w:t>
      </w:r>
      <w:r>
        <w:rPr>
          <w:rFonts w:ascii="Times New Roman" w:hAnsi="Times New Roman" w:cs="Times New Roman"/>
          <w:sz w:val="28"/>
          <w:szCs w:val="28"/>
        </w:rPr>
        <w:fldChar w:fldCharType="end"/>
      </w:r>
      <w:r>
        <w:rPr>
          <w:rFonts w:ascii="Times New Roman" w:hAnsi="Times New Roman" w:cs="Times New Roman"/>
          <w:sz w:val="28"/>
          <w:szCs w:val="28"/>
        </w:rPr>
        <w:t>.</w:t>
      </w:r>
    </w:p>
    <w:p w14:paraId="1BEB2B71" w14:textId="1E857B62" w:rsidR="00935174" w:rsidRDefault="00480A76">
      <w:pPr>
        <w:widowControl/>
        <w:ind w:firstLineChars="200" w:firstLine="560"/>
        <w:rPr>
          <w:rFonts w:ascii="Times New Roman" w:hAnsi="Times New Roman" w:cs="Times New Roman"/>
          <w:sz w:val="28"/>
          <w:szCs w:val="28"/>
        </w:rPr>
      </w:pPr>
      <w:r>
        <w:rPr>
          <w:rFonts w:ascii="Times New Roman" w:hAnsi="Times New Roman" w:cs="Times New Roman"/>
          <w:sz w:val="28"/>
          <w:szCs w:val="28"/>
        </w:rPr>
        <w:t>Adiponectin is generally considered to possess cytoprotective properties.</w:t>
      </w:r>
      <w:r>
        <w:rPr>
          <w:rFonts w:ascii="Times New Roman" w:hAnsi="Times New Roman" w:cs="Times New Roman" w:hint="eastAsia"/>
          <w:sz w:val="28"/>
          <w:szCs w:val="28"/>
        </w:rPr>
        <w:t xml:space="preserve"> </w:t>
      </w:r>
      <w:r>
        <w:rPr>
          <w:rFonts w:ascii="Times New Roman" w:hAnsi="Times New Roman" w:cs="Times New Roman"/>
          <w:sz w:val="28"/>
          <w:szCs w:val="28"/>
        </w:rPr>
        <w:t>For example, adipocyte-specific gene Atg5 knockout mice had increased circulating levels of adiponectin and protected against alcohol-induced adipose atrophy and liver injury</w:t>
      </w:r>
      <w:r>
        <w:rPr>
          <w:rFonts w:ascii="Times New Roman" w:hAnsi="Times New Roman" w:cs="Times New Roman"/>
          <w:sz w:val="28"/>
          <w:szCs w:val="28"/>
        </w:rPr>
        <w:fldChar w:fldCharType="begin">
          <w:fldData xml:space="preserve">PEVuZE5vdGU+PENpdGU+PEF1dGhvcj5MaTwvQXV0aG9yPjxZZWFyPjIwMjA8L1llYXI+PFJlY051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1OC0xNzU8L3BhZ2Vz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MaTwvQXV0aG9yPjxZZWFyPjIwMjA8L1llYXI+PFJlY051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18]</w:t>
      </w:r>
      <w:r>
        <w:rPr>
          <w:rFonts w:ascii="Times New Roman" w:hAnsi="Times New Roman" w:cs="Times New Roman"/>
          <w:sz w:val="28"/>
          <w:szCs w:val="28"/>
        </w:rPr>
        <w:fldChar w:fldCharType="end"/>
      </w:r>
      <w:r>
        <w:rPr>
          <w:rFonts w:ascii="Times New Roman" w:hAnsi="Times New Roman" w:cs="Times New Roman"/>
          <w:sz w:val="28"/>
          <w:szCs w:val="28"/>
        </w:rPr>
        <w:t>.</w:t>
      </w:r>
      <w:r>
        <w:rPr>
          <w:rFonts w:ascii="Times New Roman" w:hAnsi="Times New Roman" w:cs="Times New Roman" w:hint="eastAsia"/>
          <w:sz w:val="28"/>
          <w:szCs w:val="28"/>
        </w:rPr>
        <w:t xml:space="preserve"> </w:t>
      </w:r>
      <w:r>
        <w:rPr>
          <w:rFonts w:ascii="Times New Roman" w:hAnsi="Times New Roman" w:cs="Times New Roman"/>
          <w:sz w:val="28"/>
          <w:szCs w:val="28"/>
        </w:rPr>
        <w:t>Moreover, adiponectin has cytoprotective and antiinflammation properties by inhibiting autophagy. An in vitro study showed that globular adiponectin contributes to Beclin-1 phosphorylation and Bcl-2 mRNA destabilization in macrophages and exerts an anti-inflammatory effect. The interaction between Beclin-1 and Bcl-2 is regarded as a critical step in the regulation of autophagy induction; inhibition of such an interaction is a plausible mechanism for the initiation of autophagy. Consistently, another study observed that adiponectin caused Bcl-2 mRNA destabilization and consequently activated autophagy in macrophages</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Shrestha&lt;/Author&gt;&lt;Year&gt;2018&lt;/Year&gt;&lt;RecNum&gt;1343&lt;/RecNum&gt;&lt;DisplayText&gt;[19]&lt;/DisplayText&gt;&lt;record&gt;&lt;rec-number&gt;1343&lt;/rec-number&gt;&lt;foreign-keys&gt;&lt;key app="EN" db-id="pw5veaa9gw0x97edpv8xvtsgpa0z5x9r0pz2" timestamp="1635938612"&gt;1343&lt;/key&gt;&lt;/foreign-keys&gt;&lt;ref-type name="Journal Article"&gt;17&lt;/ref-type&gt;&lt;contributors&gt;&lt;authors&gt;&lt;author&gt;Shrestha, A.&lt;/author&gt;&lt;author&gt;Pun, N. T.&lt;/author&gt;&lt;author&gt;Park, P. H.&lt;/author&gt;&lt;/authors&gt;&lt;/contributors&gt;&lt;auth-address&gt;College of Pharmacy, Yeungnam University, Gyeongsan 38541, Republic of Korea.&lt;/auth-address&gt;&lt;titles&gt;&lt;title&gt;ZFP36L1 and AUF1 Induction Contribute to the Suppression of Inflammatory Mediators Expression by Globular Adiponectin via Autophagy Induction in Macrophages&lt;/title&gt;&lt;secondary-title&gt;Biomol Ther (Seoul)&lt;/secondary-title&gt;&lt;alt-title&gt;Biomolecules &amp;amp; therapeutics&lt;/alt-title&gt;&lt;/titles&gt;&lt;periodical&gt;&lt;full-title&gt;Biomol Ther (Seoul)&lt;/full-title&gt;&lt;abbr-1&gt;Biomolecules &amp;amp; therapeutics&lt;/abbr-1&gt;&lt;/periodical&gt;&lt;alt-periodical&gt;&lt;full-title&gt;Biomol Ther (Seoul)&lt;/full-title&gt;&lt;abbr-1&gt;Biomolecules &amp;amp; therapeutics&lt;/abbr-1&gt;&lt;/alt-periodical&gt;&lt;pages&gt;446-457&lt;/pages&gt;&lt;volume&gt;26&lt;/volume&gt;&lt;number&gt;5&lt;/number&gt;&lt;edition&gt;2018/07/14&lt;/edition&gt;&lt;keywords&gt;&lt;keyword&gt;Auf1&lt;/keyword&gt;&lt;keyword&gt;Adiponectin&lt;/keyword&gt;&lt;keyword&gt;Autophagy&lt;/keyword&gt;&lt;keyword&gt;Bcl-2&lt;/keyword&gt;&lt;keyword&gt;Inflammation&lt;/keyword&gt;&lt;keyword&gt;Ttp&lt;/keyword&gt;&lt;/keywords&gt;&lt;dates&gt;&lt;year&gt;2018&lt;/year&gt;&lt;pub-dates&gt;&lt;date&gt;Sep 1&lt;/date&gt;&lt;/pub-dates&gt;&lt;/dates&gt;&lt;isbn&gt;1976-9148 (Print)&amp;#xD;1976-9148&lt;/isbn&gt;&lt;accession-num&gt;30001609&lt;/accession-num&gt;&lt;urls&gt;&lt;related-urls&gt;&lt;url&gt;https://www.ncbi.nlm.nih.gov/pmc/articles/PMC6131013/pdf/bt-26-446.pdf&lt;/url&gt;&lt;/related-urls&gt;&lt;/urls&gt;&lt;custom2&gt;PMC6131013&lt;/custom2&gt;&lt;electronic-resource-num&gt;10.4062/biomolther.2018.078&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Pr>
          <w:rFonts w:ascii="Times New Roman" w:hAnsi="Times New Roman" w:cs="Times New Roman"/>
          <w:sz w:val="28"/>
          <w:szCs w:val="28"/>
        </w:rPr>
        <w:t>[19]</w:t>
      </w:r>
      <w:r>
        <w:rPr>
          <w:rFonts w:ascii="Times New Roman" w:hAnsi="Times New Roman" w:cs="Times New Roman"/>
          <w:sz w:val="28"/>
          <w:szCs w:val="28"/>
        </w:rPr>
        <w:fldChar w:fldCharType="end"/>
      </w:r>
      <w:r>
        <w:rPr>
          <w:rFonts w:ascii="Times New Roman" w:hAnsi="Times New Roman" w:cs="Times New Roman"/>
          <w:sz w:val="28"/>
          <w:szCs w:val="28"/>
        </w:rPr>
        <w:t>. A study further determined the effects of globular adiponectin on Beclin-1 phosphorylation and Bcl-2 mRNA stability, and investigated their role in suppressing inflammatory mediators. Interestingly, globular adiponectin was found to suppress the inflammation response by inhibiting the formation of Beclin-1 and Bcl-2 complexes and inducing macrophage autophagy</w:t>
      </w:r>
      <w:r>
        <w:rPr>
          <w:rFonts w:ascii="Times New Roman" w:hAnsi="Times New Roman" w:cs="Times New Roman"/>
          <w:sz w:val="28"/>
          <w:szCs w:val="28"/>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UaWxpamEgUHVuPC9BdXRob3I+PFllYXI+MjAxODwvWWVh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4]</w:t>
      </w:r>
      <w:r>
        <w:rPr>
          <w:rFonts w:ascii="Times New Roman" w:hAnsi="Times New Roman" w:cs="Times New Roman"/>
          <w:sz w:val="28"/>
          <w:szCs w:val="28"/>
        </w:rPr>
        <w:fldChar w:fldCharType="end"/>
      </w:r>
      <w:r>
        <w:rPr>
          <w:rFonts w:ascii="Times New Roman" w:hAnsi="Times New Roman" w:cs="Times New Roman"/>
          <w:sz w:val="28"/>
          <w:szCs w:val="28"/>
        </w:rPr>
        <w:t xml:space="preserve">. Adiponectin exhibits protective effects against hepatotoxicity; ER stress leads to inflammasome activation in hepatocytes. </w:t>
      </w:r>
      <w:r>
        <w:rPr>
          <w:rFonts w:ascii="Times New Roman" w:hAnsi="Times New Roman" w:cs="Times New Roman"/>
          <w:sz w:val="28"/>
          <w:szCs w:val="28"/>
        </w:rPr>
        <w:lastRenderedPageBreak/>
        <w:t>For instance, globular adiponectin significantly suppressed expression of ER stress marker genes and promoted inflammasome activation, hence protecting hepatocytes against cell death by autophagy induction, indicating that adiponectin possesses hepatocyte protection, at least in part, via autophagy induction</w:t>
      </w:r>
      <w:r>
        <w:rPr>
          <w:rFonts w:ascii="Times New Roman" w:hAnsi="Times New Roman" w:cs="Times New Roman"/>
          <w:sz w:val="28"/>
          <w:szCs w:val="28"/>
        </w:rPr>
        <w:fldChar w:fldCharType="begin">
          <w:fldData xml:space="preserve">PEVuZE5vdGU+PENpdGU+PEF1dGhvcj5LaW08L0F1dGhvcj48WWVhcj4yMDE4PC9ZZWFyPjxSZWNO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yNzgtMjkyPC9wYWdlcz48dm9sdW1lPjE1NDwv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LaW08L0F1dGhvcj48WWVhcj4yMDE4PC9ZZWFyPjxSZWNO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yNzgtMjkyPC9wYWdlcz48dm9sdW1lPjE1NDwv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20]</w:t>
      </w:r>
      <w:r>
        <w:rPr>
          <w:rFonts w:ascii="Times New Roman" w:hAnsi="Times New Roman" w:cs="Times New Roman"/>
          <w:sz w:val="28"/>
          <w:szCs w:val="28"/>
        </w:rPr>
        <w:fldChar w:fldCharType="end"/>
      </w:r>
      <w:r>
        <w:rPr>
          <w:rFonts w:ascii="Times New Roman" w:hAnsi="Times New Roman" w:cs="Times New Roman"/>
          <w:sz w:val="28"/>
          <w:szCs w:val="28"/>
        </w:rPr>
        <w:t>.</w:t>
      </w:r>
    </w:p>
    <w:p w14:paraId="27EE53A9" w14:textId="1109161B" w:rsidR="00935174" w:rsidRDefault="00480A76">
      <w:pPr>
        <w:widowControl/>
        <w:ind w:firstLineChars="200" w:firstLine="560"/>
        <w:rPr>
          <w:rFonts w:ascii="Times New Roman" w:hAnsi="Times New Roman" w:cs="Times New Roman"/>
          <w:sz w:val="28"/>
          <w:szCs w:val="28"/>
        </w:rPr>
      </w:pPr>
      <w:r>
        <w:rPr>
          <w:rFonts w:ascii="Times New Roman" w:hAnsi="Times New Roman" w:cs="Times New Roman"/>
          <w:sz w:val="28"/>
          <w:szCs w:val="28"/>
        </w:rPr>
        <w:t>Adiponectin potently suppresses the production of inflammatory mediators and promotes autophagy by inhibiting inflammatory responses, thus exhibiting cytoprotective properties. Further research should explore the effects of adiponectin on inflammasomes, which can help in the treatment of inflammatory-related diseases.</w:t>
      </w:r>
    </w:p>
    <w:p w14:paraId="5B8FC469" w14:textId="24A1C4C7" w:rsidR="00935174" w:rsidRDefault="00480A76">
      <w:pPr>
        <w:widowControl/>
        <w:jc w:val="left"/>
        <w:rPr>
          <w:rFonts w:ascii="Times New Roman" w:hAnsi="Times New Roman" w:cs="Times New Roman"/>
          <w:b/>
          <w:bCs/>
          <w:i/>
          <w:iCs/>
          <w:sz w:val="28"/>
          <w:szCs w:val="28"/>
        </w:rPr>
      </w:pPr>
      <w:r>
        <w:rPr>
          <w:rFonts w:ascii="Times New Roman" w:hAnsi="Times New Roman" w:cs="Times New Roman"/>
          <w:b/>
          <w:bCs/>
          <w:i/>
          <w:iCs/>
          <w:sz w:val="28"/>
          <w:szCs w:val="28"/>
        </w:rPr>
        <w:t>Effects of adiponectin on autophagy induction by regulating the AMPK signaling pathway</w:t>
      </w:r>
    </w:p>
    <w:p w14:paraId="356ECC62" w14:textId="1DBB0A77" w:rsidR="00935174" w:rsidRDefault="00480A76">
      <w:pPr>
        <w:rPr>
          <w:rFonts w:ascii="Times New Roman" w:hAnsi="Times New Roman" w:cs="Times New Roman"/>
          <w:sz w:val="28"/>
          <w:szCs w:val="28"/>
        </w:rPr>
      </w:pPr>
      <w:r>
        <w:rPr>
          <w:rFonts w:ascii="Times New Roman" w:hAnsi="Times New Roman" w:cs="Times New Roman"/>
          <w:sz w:val="28"/>
          <w:szCs w:val="28"/>
        </w:rPr>
        <w:t>AMPK is a central regulator of energy homeostasis. In many cases, adiponectin-induced autophagy is related to the AMPK signaling pathway</w:t>
      </w:r>
      <w:r w:rsidR="00B7669C">
        <w:rPr>
          <w:rFonts w:ascii="Times New Roman" w:hAnsi="Times New Roman" w:cs="Times New Roman"/>
          <w:sz w:val="28"/>
          <w:szCs w:val="28"/>
        </w:rPr>
        <w:fldChar w:fldCharType="begin">
          <w:fldData xml:space="preserve">PEVuZE5vdGU+PENpdGU+PEF1dGhvcj5DaHVuZzwvQXV0aG9yPjxZZWFyPjIwMTc8L1llYXI+PFJl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=
</w:fldData>
        </w:fldChar>
      </w:r>
      <w:r w:rsidR="00B7669C">
        <w:rPr>
          <w:rFonts w:ascii="Times New Roman" w:hAnsi="Times New Roman" w:cs="Times New Roman"/>
          <w:sz w:val="28"/>
          <w:szCs w:val="28"/>
        </w:rPr>
        <w:instrText xml:space="preserve"> ADDIN EN.CITE </w:instrText>
      </w:r>
      <w:r w:rsidR="00B7669C">
        <w:rPr>
          <w:rFonts w:ascii="Times New Roman" w:hAnsi="Times New Roman" w:cs="Times New Roman"/>
          <w:sz w:val="28"/>
          <w:szCs w:val="28"/>
        </w:rPr>
        <w:fldChar w:fldCharType="begin">
          <w:fldData xml:space="preserve">PEVuZE5vdGU+PENpdGU+PEF1dGhvcj5DaHVuZzwvQXV0aG9yPjxZZWFyPjIwMTc8L1llYXI+PFJl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=
</w:fldData>
        </w:fldChar>
      </w:r>
      <w:r w:rsidR="00B7669C">
        <w:rPr>
          <w:rFonts w:ascii="Times New Roman" w:hAnsi="Times New Roman" w:cs="Times New Roman"/>
          <w:sz w:val="28"/>
          <w:szCs w:val="28"/>
        </w:rPr>
        <w:instrText xml:space="preserve"> ADDIN EN.CITE.DATA </w:instrText>
      </w:r>
      <w:r w:rsidR="00B7669C">
        <w:rPr>
          <w:rFonts w:ascii="Times New Roman" w:hAnsi="Times New Roman" w:cs="Times New Roman"/>
          <w:sz w:val="28"/>
          <w:szCs w:val="28"/>
        </w:rPr>
      </w:r>
      <w:r w:rsidR="00B7669C">
        <w:rPr>
          <w:rFonts w:ascii="Times New Roman" w:hAnsi="Times New Roman" w:cs="Times New Roman"/>
          <w:sz w:val="28"/>
          <w:szCs w:val="28"/>
        </w:rPr>
        <w:fldChar w:fldCharType="end"/>
      </w:r>
      <w:r w:rsidR="00B7669C">
        <w:rPr>
          <w:rFonts w:ascii="Times New Roman" w:hAnsi="Times New Roman" w:cs="Times New Roman"/>
          <w:sz w:val="28"/>
          <w:szCs w:val="28"/>
        </w:rPr>
      </w:r>
      <w:r w:rsidR="00B7669C">
        <w:rPr>
          <w:rFonts w:ascii="Times New Roman" w:hAnsi="Times New Roman" w:cs="Times New Roman"/>
          <w:sz w:val="28"/>
          <w:szCs w:val="28"/>
        </w:rPr>
        <w:fldChar w:fldCharType="separate"/>
      </w:r>
      <w:r w:rsidR="00B7669C">
        <w:rPr>
          <w:rFonts w:ascii="Times New Roman" w:hAnsi="Times New Roman" w:cs="Times New Roman"/>
          <w:noProof/>
          <w:sz w:val="28"/>
          <w:szCs w:val="28"/>
        </w:rPr>
        <w:t>[21]</w:t>
      </w:r>
      <w:r w:rsidR="00B7669C">
        <w:rPr>
          <w:rFonts w:ascii="Times New Roman" w:hAnsi="Times New Roman" w:cs="Times New Roman"/>
          <w:sz w:val="28"/>
          <w:szCs w:val="28"/>
        </w:rPr>
        <w:fldChar w:fldCharType="end"/>
      </w:r>
      <w:r>
        <w:rPr>
          <w:rFonts w:ascii="Times New Roman" w:hAnsi="Times New Roman" w:cs="Times New Roman"/>
          <w:sz w:val="28"/>
          <w:szCs w:val="28"/>
        </w:rPr>
        <w:t>. Autophagy dysregulation is responsible for various diseases, including type 2 diabetes, myocardial injury, and renal damage; deficiency in autophagy is associated with metabolic disorders</w:t>
      </w:r>
      <w:r w:rsidR="00D63715">
        <w:rPr>
          <w:rFonts w:ascii="Times New Roman" w:hAnsi="Times New Roman" w:cs="Times New Roman"/>
          <w:sz w:val="28"/>
          <w:szCs w:val="28"/>
        </w:rPr>
        <w:fldChar w:fldCharType="begin">
          <w:fldData xml:space="preserve">PEVuZE5vdGU+PENpdGU+PEF1dGhvcj5UYW88L0F1dGhvcj48WWVhcj4yMDIwPC9ZZWFyPjxSZWNO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UYW88L0F1dGhvcj48WWVhcj4yMDIwPC9ZZWFyPjxSZWNO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sidR="00D63715">
        <w:rPr>
          <w:rFonts w:ascii="Times New Roman" w:hAnsi="Times New Roman" w:cs="Times New Roman"/>
          <w:sz w:val="28"/>
          <w:szCs w:val="28"/>
        </w:rPr>
      </w:r>
      <w:r w:rsidR="00D63715">
        <w:rPr>
          <w:rFonts w:ascii="Times New Roman" w:hAnsi="Times New Roman" w:cs="Times New Roman"/>
          <w:sz w:val="28"/>
          <w:szCs w:val="28"/>
        </w:rPr>
        <w:fldChar w:fldCharType="separate"/>
      </w:r>
      <w:r w:rsidR="00D63715">
        <w:rPr>
          <w:rFonts w:ascii="Times New Roman" w:hAnsi="Times New Roman" w:cs="Times New Roman"/>
          <w:noProof/>
          <w:sz w:val="28"/>
          <w:szCs w:val="28"/>
        </w:rPr>
        <w:t>[22, 23]</w:t>
      </w:r>
      <w:r w:rsidR="00D63715">
        <w:rPr>
          <w:rFonts w:ascii="Times New Roman" w:hAnsi="Times New Roman" w:cs="Times New Roman"/>
          <w:sz w:val="28"/>
          <w:szCs w:val="28"/>
        </w:rPr>
        <w:fldChar w:fldCharType="end"/>
      </w:r>
      <w:r>
        <w:rPr>
          <w:rFonts w:ascii="Times New Roman" w:hAnsi="Times New Roman" w:cs="Times New Roman"/>
          <w:sz w:val="28"/>
          <w:szCs w:val="28"/>
        </w:rPr>
        <w:t>. Otherwise, regulated autophagy is a critical component of a healthy skeletal muscle mass</w:t>
      </w:r>
      <w:r w:rsidR="00D63715">
        <w:rPr>
          <w:rFonts w:ascii="Times New Roman" w:hAnsi="Times New Roman" w:cs="Times New Roman"/>
          <w:sz w:val="28"/>
          <w:szCs w:val="28"/>
        </w:rPr>
        <w:fldChar w:fldCharType="begin">
          <w:fldData xml:space="preserve">PEVuZE5vdGU+PENpdGU+PEF1dGhvcj5UaGFwYWxpeWE8L0F1dGhvcj48WWVhcj4yMDE0PC9ZZWFy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UaGFwYWxpeWE8L0F1dGhvcj48WWVhcj4yMDE0PC9ZZWFy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sidR="00D63715">
        <w:rPr>
          <w:rFonts w:ascii="Times New Roman" w:hAnsi="Times New Roman" w:cs="Times New Roman"/>
          <w:sz w:val="28"/>
          <w:szCs w:val="28"/>
        </w:rPr>
      </w:r>
      <w:r w:rsidR="00D63715">
        <w:rPr>
          <w:rFonts w:ascii="Times New Roman" w:hAnsi="Times New Roman" w:cs="Times New Roman"/>
          <w:sz w:val="28"/>
          <w:szCs w:val="28"/>
        </w:rPr>
        <w:fldChar w:fldCharType="separate"/>
      </w:r>
      <w:r w:rsidR="00D63715">
        <w:rPr>
          <w:rFonts w:ascii="Times New Roman" w:hAnsi="Times New Roman" w:cs="Times New Roman"/>
          <w:noProof/>
          <w:sz w:val="28"/>
          <w:szCs w:val="28"/>
        </w:rPr>
        <w:t>[24]</w:t>
      </w:r>
      <w:r w:rsidR="00D63715">
        <w:rPr>
          <w:rFonts w:ascii="Times New Roman" w:hAnsi="Times New Roman" w:cs="Times New Roman"/>
          <w:sz w:val="28"/>
          <w:szCs w:val="28"/>
        </w:rPr>
        <w:fldChar w:fldCharType="end"/>
      </w:r>
      <w:r>
        <w:rPr>
          <w:rFonts w:ascii="Times New Roman" w:hAnsi="Times New Roman" w:cs="Times New Roman"/>
          <w:sz w:val="28"/>
          <w:szCs w:val="28"/>
        </w:rPr>
        <w:t>.</w:t>
      </w:r>
    </w:p>
    <w:p w14:paraId="7CC16C3B" w14:textId="1E6432C1" w:rsidR="00935174" w:rsidRDefault="00480A76">
      <w:pPr>
        <w:ind w:firstLineChars="200" w:firstLine="560"/>
        <w:rPr>
          <w:rFonts w:ascii="Times New Roman" w:hAnsi="Times New Roman" w:cs="Times New Roman"/>
          <w:sz w:val="28"/>
          <w:szCs w:val="28"/>
        </w:rPr>
      </w:pPr>
      <w:r>
        <w:rPr>
          <w:rFonts w:ascii="Times New Roman" w:hAnsi="Times New Roman" w:cs="Times New Roman"/>
          <w:sz w:val="28"/>
          <w:szCs w:val="28"/>
        </w:rPr>
        <w:t xml:space="preserve">Cardiomyocyte autophagy is vital for maintaining cardiac function. Decreased myocardial autophagic flux results in cardiac dysfunction and cardiomyocyte death. By </w:t>
      </w:r>
      <w:r>
        <w:rPr>
          <w:rFonts w:ascii="Times New Roman" w:hAnsi="Times New Roman" w:cs="Times New Roman" w:hint="eastAsia"/>
          <w:sz w:val="28"/>
          <w:szCs w:val="28"/>
        </w:rPr>
        <w:t>contrast</w:t>
      </w:r>
      <w:r>
        <w:rPr>
          <w:rFonts w:ascii="Times New Roman" w:hAnsi="Times New Roman" w:cs="Times New Roman"/>
          <w:sz w:val="28"/>
          <w:szCs w:val="28"/>
        </w:rPr>
        <w:t xml:space="preserve">, it activates autophagy </w:t>
      </w:r>
      <w:r>
        <w:rPr>
          <w:rFonts w:ascii="Times New Roman" w:hAnsi="Times New Roman" w:cs="Times New Roman" w:hint="eastAsia"/>
          <w:sz w:val="28"/>
          <w:szCs w:val="28"/>
        </w:rPr>
        <w:t>by</w:t>
      </w:r>
      <w:r>
        <w:rPr>
          <w:rFonts w:ascii="Times New Roman" w:hAnsi="Times New Roman" w:cs="Times New Roman"/>
          <w:sz w:val="28"/>
          <w:szCs w:val="28"/>
        </w:rPr>
        <w:t xml:space="preserve"> globular </w:t>
      </w:r>
      <w:r>
        <w:rPr>
          <w:rFonts w:ascii="Times New Roman" w:hAnsi="Times New Roman" w:cs="Times New Roman"/>
          <w:sz w:val="28"/>
          <w:szCs w:val="28"/>
        </w:rPr>
        <w:lastRenderedPageBreak/>
        <w:t>adiponectin in myoblasts and promotes myoblast survival and apoptosis via an AMPK-dependent mechanism</w:t>
      </w:r>
      <w:r>
        <w:rPr>
          <w:rFonts w:ascii="Times New Roman" w:hAnsi="Times New Roman" w:cs="Times New Roman"/>
          <w:sz w:val="28"/>
          <w:szCs w:val="28"/>
        </w:rPr>
        <w:fldChar w:fldCharType="begin">
          <w:fldData xml:space="preserve">PEVuZE5vdGU+PENpdGU+PEF1dGhvcj5HYW1iZXJpPC9BdXRob3I+PFllYXI+MjAxNjwvWWVhcj48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Y5NC03MDI8L3BhZ2VzPjx2b2x1bWU+MTg2Mzwvdm9s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HYW1iZXJpPC9BdXRob3I+PFllYXI+MjAxNjwvWWVhcj48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Y5NC03MDI8L3BhZ2VzPjx2b2x1bWU+MTg2Mzwvdm9s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25]</w:t>
      </w:r>
      <w:r>
        <w:rPr>
          <w:rFonts w:ascii="Times New Roman" w:hAnsi="Times New Roman" w:cs="Times New Roman"/>
          <w:sz w:val="28"/>
          <w:szCs w:val="28"/>
        </w:rPr>
        <w:fldChar w:fldCharType="end"/>
      </w:r>
      <w:r>
        <w:rPr>
          <w:rFonts w:ascii="Times New Roman" w:hAnsi="Times New Roman" w:cs="Times New Roman"/>
          <w:sz w:val="28"/>
          <w:szCs w:val="28"/>
        </w:rPr>
        <w:t>. A study confirmed that adiponectin increases autophagic flux through promotion of AMPK phosphorylation. Adiponectin deficiency could aggravate the downregulation of myocardial AMPK phosphorylation, autophagic flux, and cardiac function. By contrast, exogenous administration of adiponectin reverses the decline of AMPK phosphorylation and autophagic flux and eventually reduce cardiomyocyte death</w:t>
      </w:r>
      <w:r>
        <w:rPr>
          <w:rFonts w:ascii="Times New Roman" w:hAnsi="Times New Roman" w:cs="Times New Roman"/>
          <w:sz w:val="28"/>
          <w:szCs w:val="28"/>
        </w:rPr>
        <w:fldChar w:fldCharType="begin">
          <w:fldData xml:space="preserve">PEVuZE5vdGU+PENpdGU+PEF1dGhvcj5TdW48L0F1dGhvcj48WWVhcj4yMDIxPC9ZZWFyPjxSZWNO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g0NjQtODQ3ODwvcGFnZXM+PHZvbHVtZT4yNTwvdm9sdW1lPjxu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TdW48L0F1dGhvcj48WWVhcj4yMDIxPC9ZZWFyPjxSZWNO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26]</w:t>
      </w:r>
      <w:r>
        <w:rPr>
          <w:rFonts w:ascii="Times New Roman" w:hAnsi="Times New Roman" w:cs="Times New Roman"/>
          <w:sz w:val="28"/>
          <w:szCs w:val="28"/>
        </w:rPr>
        <w:fldChar w:fldCharType="end"/>
      </w:r>
      <w:r>
        <w:rPr>
          <w:rFonts w:ascii="Times New Roman" w:hAnsi="Times New Roman" w:cs="Times New Roman"/>
          <w:sz w:val="28"/>
          <w:szCs w:val="28"/>
        </w:rPr>
        <w:t>. AdipoRon, as an adiponectin receptor agonist, inhibits myeloma cell proliferation and induces apoptosis, and AMPK/autophagy pathway may be one of its mechanisms</w:t>
      </w:r>
      <w:r>
        <w:rPr>
          <w:rFonts w:ascii="Times New Roman" w:hAnsi="Times New Roman" w:cs="Times New Roman"/>
          <w:sz w:val="28"/>
          <w:szCs w:val="28"/>
        </w:rPr>
        <w:fldChar w:fldCharType="begin">
          <w:fldData xml:space="preserve">PEVuZE5vdGU+PENpdGU+PEF1dGhvcj5XYW5nPC9BdXRob3I+PFllYXI+MjAyMDwvWWVhcj48UmVj
TnVtPjEzMzk8L1JlY051bT48RGlzcGxheVRleHQ+WzldPC9EaXNwbGF5VGV4dD48cmVjb3JkPjxy
ZWMtbnVtYmVyPjEzMzk8L3JlYy1udW1iZXI+PGZvcmVpZ24ta2V5cz48a2V5IGFwcD0iRU4iIGRi
LWlkPSJwdzV2ZWFhOWd3MHg5N2VkcHY4eHZ0c2dwYTB6NXg5cjBwejIiIHRpbWVzdGFtcD0iMTYz
NTkzODYxMiI+MTMzOT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AA
</w:fldData>
        </w:fldChar>
      </w:r>
      <w:r>
        <w:rPr>
          <w:rFonts w:ascii="Times New Roman" w:hAnsi="Times New Roman" w:cs="Times New Roman"/>
          <w:sz w:val="28"/>
          <w:szCs w:val="28"/>
        </w:rPr>
        <w:instrText xml:space="preserve"> ADDIN EN.CITE </w:instrText>
      </w:r>
      <w:r>
        <w:rPr>
          <w:rFonts w:ascii="Times New Roman" w:hAnsi="Times New Roman" w:cs="Times New Roman"/>
          <w:sz w:val="28"/>
          <w:szCs w:val="28"/>
        </w:rPr>
        <w:fldChar w:fldCharType="begin">
          <w:fldData xml:space="preserve">PEVuZE5vdGU+PENpdGU+PEF1dGhvcj5XYW5nPC9BdXRob3I+PFllYXI+MjAyMDwvWWVhcj48UmVj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</w:fldData>
        </w:fldChar>
      </w:r>
      <w:r>
        <w:rPr>
          <w:rFonts w:ascii="Times New Roman" w:hAnsi="Times New Roman" w:cs="Times New Roman"/>
          <w:sz w:val="28"/>
          <w:szCs w:val="28"/>
        </w:rPr>
        <w:instrText xml:space="preserve"> ADDIN EN.CITE.DATA </w:instrText>
      </w:r>
      <w:r>
        <w:rPr>
          <w:rFonts w:ascii="Times New Roman" w:hAnsi="Times New Roman" w:cs="Times New Roman"/>
          <w:sz w:val="28"/>
          <w:szCs w:val="28"/>
        </w:rPr>
      </w:r>
      <w:r>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Pr>
          <w:rFonts w:ascii="Times New Roman" w:hAnsi="Times New Roman" w:cs="Times New Roman"/>
          <w:sz w:val="28"/>
          <w:szCs w:val="28"/>
        </w:rPr>
        <w:t>[9]</w:t>
      </w:r>
      <w:r>
        <w:rPr>
          <w:rFonts w:ascii="Times New Roman" w:hAnsi="Times New Roman" w:cs="Times New Roman"/>
          <w:sz w:val="28"/>
          <w:szCs w:val="28"/>
        </w:rPr>
        <w:fldChar w:fldCharType="end"/>
      </w:r>
      <w:r>
        <w:rPr>
          <w:rFonts w:ascii="Times New Roman" w:hAnsi="Times New Roman" w:cs="Times New Roman"/>
          <w:sz w:val="28"/>
          <w:szCs w:val="28"/>
        </w:rPr>
        <w:t>.</w:t>
      </w:r>
      <w:r>
        <w:rPr>
          <w:rFonts w:ascii="Times New Roman" w:hAnsi="Times New Roman" w:cs="Times New Roman" w:hint="eastAsia"/>
          <w:sz w:val="28"/>
          <w:szCs w:val="28"/>
        </w:rPr>
        <w:t xml:space="preserve"> </w:t>
      </w:r>
      <w:r>
        <w:rPr>
          <w:rFonts w:ascii="Times New Roman" w:hAnsi="Times New Roman" w:cs="Times New Roman"/>
          <w:sz w:val="28"/>
          <w:szCs w:val="28"/>
        </w:rPr>
        <w:t>Moreover, AdipoR</w:t>
      </w:r>
      <w:r>
        <w:rPr>
          <w:rFonts w:ascii="Times New Roman" w:hAnsi="Times New Roman" w:cs="Times New Roman" w:hint="eastAsia"/>
          <w:sz w:val="28"/>
          <w:szCs w:val="28"/>
        </w:rPr>
        <w:t>on</w:t>
      </w:r>
      <w:r>
        <w:rPr>
          <w:rFonts w:ascii="Times New Roman" w:hAnsi="Times New Roman" w:cs="Times New Roman"/>
          <w:sz w:val="28"/>
          <w:szCs w:val="28"/>
        </w:rPr>
        <w:t xml:space="preserve"> is a cardioprotective molecule; deficiency of ADIPOQ markedly increases myocardial ischemia-reperfusion (MI-R) injury. Hypoadiponectinemia in a diabetic </w:t>
      </w:r>
      <w:r>
        <w:rPr>
          <w:rFonts w:ascii="Times New Roman" w:hAnsi="Times New Roman" w:cs="Times New Roman" w:hint="eastAsia"/>
          <w:sz w:val="28"/>
          <w:szCs w:val="28"/>
        </w:rPr>
        <w:t>model</w:t>
      </w:r>
      <w:r>
        <w:rPr>
          <w:rFonts w:ascii="Times New Roman" w:hAnsi="Times New Roman" w:cs="Times New Roman"/>
          <w:sz w:val="28"/>
          <w:szCs w:val="28"/>
        </w:rPr>
        <w:t xml:space="preserve"> impairs autophagic flux, and consequently enhances MI-R injury. Additionally, adipoR activation restores AMPK-mediated autophagosome formation and antioxidant-mediated autophagosome clearance, manifesting a novel intervention effective against MI-R injury in diabetic conditions</w:t>
      </w:r>
      <w:r>
        <w:rPr>
          <w:rFonts w:ascii="Times New Roman" w:hAnsi="Times New Roman" w:cs="Times New Roman"/>
          <w:sz w:val="28"/>
          <w:szCs w:val="28"/>
        </w:rPr>
        <w:fldChar w:fldCharType="begin">
          <w:fldData xml:space="preserve">PEVuZE5vdGU+PENpdGU+PEF1dGhvcj5XYW5nPC9BdXRob3I+PFllYXI+MjAxNzwvWWVhcj48UmVj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xODU1LTE4Njk8L3BhZ2VzPjx2b2x1bWU+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XYW5nPC9BdXRob3I+PFllYXI+MjAxNzwvWWVhcj48UmVj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27]</w:t>
      </w:r>
      <w:r>
        <w:rPr>
          <w:rFonts w:ascii="Times New Roman" w:hAnsi="Times New Roman" w:cs="Times New Roman"/>
          <w:sz w:val="28"/>
          <w:szCs w:val="28"/>
        </w:rPr>
        <w:fldChar w:fldCharType="end"/>
      </w:r>
      <w:r>
        <w:rPr>
          <w:rFonts w:ascii="Times New Roman" w:hAnsi="Times New Roman" w:cs="Times New Roman"/>
          <w:sz w:val="28"/>
          <w:szCs w:val="28"/>
        </w:rPr>
        <w:t>.</w:t>
      </w:r>
      <w:r>
        <w:rPr>
          <w:rFonts w:ascii="Times New Roman" w:hAnsi="Times New Roman" w:cs="Times New Roman" w:hint="eastAsia"/>
          <w:sz w:val="28"/>
          <w:szCs w:val="28"/>
        </w:rPr>
        <w:t xml:space="preserve"> </w:t>
      </w:r>
      <w:r>
        <w:rPr>
          <w:rFonts w:ascii="Times New Roman" w:hAnsi="Times New Roman" w:cs="Times New Roman"/>
          <w:sz w:val="28"/>
          <w:szCs w:val="28"/>
        </w:rPr>
        <w:t>In vitro studies have demonstrated that AdipoRon promotes autophagic flux through activation of AMPK/ULK1 pathway, thus inhibiting renal fibrosis</w:t>
      </w:r>
      <w:r>
        <w:rPr>
          <w:rFonts w:ascii="Times New Roman" w:hAnsi="Times New Roman" w:cs="Times New Roman"/>
          <w:sz w:val="28"/>
          <w:szCs w:val="28"/>
        </w:rPr>
        <w:fldChar w:fldCharType="begin">
          <w:fldData xml:space="preserve">PEVuZE5vdGU+PENpdGU+PEF1dGhvcj5MaTwvQXV0aG9yPjxZZWFyPjIwMjE8L1llYXI+PFJlY051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MaTwvQXV0aG9yPjxZZWFyPjIwMjE8L1llYXI+PFJlY051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28]</w:t>
      </w:r>
      <w:r>
        <w:rPr>
          <w:rFonts w:ascii="Times New Roman" w:hAnsi="Times New Roman" w:cs="Times New Roman"/>
          <w:sz w:val="28"/>
          <w:szCs w:val="28"/>
        </w:rPr>
        <w:fldChar w:fldCharType="end"/>
      </w:r>
      <w:r>
        <w:rPr>
          <w:rFonts w:ascii="Times New Roman" w:hAnsi="Times New Roman" w:cs="Times New Roman"/>
          <w:sz w:val="28"/>
          <w:szCs w:val="28"/>
        </w:rPr>
        <w:t>. Adipose tissue specifically secretes autophagy protein Becn1</w:t>
      </w:r>
      <w:r>
        <w:rPr>
          <w:rFonts w:ascii="Times New Roman" w:hAnsi="Times New Roman" w:cs="Times New Roman"/>
          <w:sz w:val="28"/>
          <w:szCs w:val="28"/>
        </w:rPr>
        <w:t>，</w:t>
      </w:r>
      <w:r>
        <w:rPr>
          <w:rFonts w:ascii="Times New Roman" w:hAnsi="Times New Roman" w:cs="Times New Roman"/>
          <w:sz w:val="28"/>
          <w:szCs w:val="28"/>
        </w:rPr>
        <w:t>and then facilitates the secretion of adiponectin</w:t>
      </w:r>
      <w:r>
        <w:rPr>
          <w:rFonts w:ascii="Times New Roman" w:hAnsi="Times New Roman" w:cs="Times New Roman"/>
          <w:sz w:val="28"/>
          <w:szCs w:val="28"/>
        </w:rPr>
        <w:fldChar w:fldCharType="begin"/>
      </w:r>
      <w:r w:rsidR="00D63715">
        <w:rPr>
          <w:rFonts w:ascii="Times New Roman" w:hAnsi="Times New Roman" w:cs="Times New Roman"/>
          <w:sz w:val="28"/>
          <w:szCs w:val="28"/>
        </w:rPr>
        <w:instrText xml:space="preserve"> ADDIN EN.CITE &lt;EndNote&gt;&lt;Cite&gt;&lt;Author&gt;Kuramoto&lt;/Author&gt;&lt;Year&gt;2021&lt;/Year&gt;&lt;RecNum&gt;1374&lt;/RecNum&gt;&lt;DisplayText&gt;[29]&lt;/DisplayText&gt;&lt;record&gt;&lt;rec-number&gt;1374&lt;/rec-number&gt;&lt;foreign-keys&gt;&lt;key app="EN" db-id="pw5veaa9gw0x97edpv8xvtsgpa0z5x9r0pz2" timestamp="1635938612"&gt;1374&lt;/key&gt;&lt;/foreign-keys&gt;&lt;ref-type name="Journal Article"&gt;17&lt;/ref-type&gt;&lt;contributors&gt;&lt;authors&gt;&lt;author&gt;Kuramoto, K.&lt;/author&gt;&lt;author&gt;He, C.&lt;/author&gt;&lt;/authors&gt;&lt;/contributors&gt;&lt;auth-address&gt;Department of Cell and Developmental Biology, Feinberg School of Medicine, Northwestern University, Chicago, IL, USA.&lt;/auth-address&gt;&lt;titles&gt;&lt;title&gt;The secretory function of BECN1 in metabolic regulation&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3262-3263&lt;/pages&gt;&lt;volume&gt;17&lt;/volume&gt;&lt;number&gt;10&lt;/number&gt;&lt;edition&gt;2021/07/21&lt;/edition&gt;&lt;keywords&gt;&lt;keyword&gt;Ampk&lt;/keyword&gt;&lt;keyword&gt;Adiponectin&lt;/keyword&gt;&lt;keyword&gt;Becn1&lt;/keyword&gt;&lt;keyword&gt;Sec6-sec8&lt;/keyword&gt;&lt;keyword&gt;adipose tissue&lt;/keyword&gt;&lt;keyword&gt;exocyst&lt;/keyword&gt;&lt;keyword&gt;glucose tolerance&lt;/keyword&gt;&lt;keyword&gt;insulin sensitivity&lt;/keyword&gt;&lt;keyword&gt;secretory pathway&lt;/keyword&gt;&lt;/keywords&gt;&lt;dates&gt;&lt;year&gt;2021&lt;/year&gt;&lt;pub-dates&gt;&lt;date&gt;Oct&lt;/date&gt;&lt;/pub-dates&gt;&lt;/dates&gt;&lt;isbn&gt;1554-8627 (Print)&amp;#xD;1554-8627&lt;/isbn&gt;&lt;accession-num&gt;34281478&lt;/accession-num&gt;&lt;urls&gt;&lt;related-urls&gt;&lt;url&gt;https://www.tandfonline.com/doi/full/10.1080/15548627.2021.1953849&lt;/url&gt;&lt;/related-urls&gt;&lt;/urls&gt;&lt;custom2&gt;PMC8525985&lt;/custom2&gt;&lt;electronic-resource-num&gt;10.1080/15548627.2021.1953849&lt;/electronic-resource-num&gt;&lt;remote-database-provider&gt;NLM&lt;/remote-database-provider&gt;&lt;language&gt;eng&lt;/language&gt;&lt;/record&gt;&lt;/Cite&gt;&lt;/EndNote&gt;</w:instrText>
      </w:r>
      <w:r>
        <w:rPr>
          <w:rFonts w:ascii="Times New Roman" w:hAnsi="Times New Roman" w:cs="Times New Roman"/>
          <w:sz w:val="28"/>
          <w:szCs w:val="28"/>
        </w:rPr>
        <w:fldChar w:fldCharType="separate"/>
      </w:r>
      <w:r w:rsidR="00D63715">
        <w:rPr>
          <w:rFonts w:ascii="Times New Roman" w:hAnsi="Times New Roman" w:cs="Times New Roman"/>
          <w:noProof/>
          <w:sz w:val="28"/>
          <w:szCs w:val="28"/>
        </w:rPr>
        <w:t>[29]</w:t>
      </w:r>
      <w:r>
        <w:rPr>
          <w:rFonts w:ascii="Times New Roman" w:hAnsi="Times New Roman" w:cs="Times New Roman"/>
          <w:sz w:val="28"/>
          <w:szCs w:val="28"/>
        </w:rPr>
        <w:fldChar w:fldCharType="end"/>
      </w:r>
      <w:r>
        <w:rPr>
          <w:rFonts w:ascii="Times New Roman" w:hAnsi="Times New Roman" w:cs="Times New Roman"/>
          <w:sz w:val="28"/>
          <w:szCs w:val="28"/>
        </w:rPr>
        <w:t xml:space="preserve">. Furthermore, Becn1 regulates AMPK activity and improves insulin sensitivity by promoting adiponectin </w:t>
      </w:r>
      <w:r>
        <w:rPr>
          <w:rFonts w:ascii="Times New Roman" w:hAnsi="Times New Roman" w:cs="Times New Roman"/>
          <w:sz w:val="28"/>
          <w:szCs w:val="28"/>
        </w:rPr>
        <w:lastRenderedPageBreak/>
        <w:t xml:space="preserve">secretion </w:t>
      </w:r>
      <w:r>
        <w:rPr>
          <w:rFonts w:ascii="Times New Roman" w:hAnsi="Times New Roman" w:cs="Times New Roman"/>
          <w:sz w:val="28"/>
          <w:szCs w:val="28"/>
        </w:rPr>
        <w:fldChar w:fldCharType="begin">
          <w:fldData xml:space="preserve">PEVuZE5vdGU+PENpdGU+PEF1dGhvcj5LdXJhbW90bzwvQXV0aG9yPjxZZWFyPjIwMjE8L1llYXI+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xMDkxODQ8L3BhZ2VzPjx2b2x1bWU+MzU8L3ZvbHVtZT48bnVtYmVyPjg8L251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LdXJhbW90bzwvQXV0aG9yPjxZZWFyPjIwMjE8L1llYXI+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30]</w:t>
      </w:r>
      <w:r>
        <w:rPr>
          <w:rFonts w:ascii="Times New Roman" w:hAnsi="Times New Roman" w:cs="Times New Roman"/>
          <w:sz w:val="28"/>
          <w:szCs w:val="28"/>
        </w:rPr>
        <w:fldChar w:fldCharType="end"/>
      </w:r>
      <w:r>
        <w:rPr>
          <w:rFonts w:ascii="Times New Roman" w:hAnsi="Times New Roman" w:cs="Times New Roman"/>
          <w:sz w:val="28"/>
          <w:szCs w:val="28"/>
        </w:rPr>
        <w:t>. In addition, adiponectin knockout (Ad-KO) in mice induces insulin resistance and autophagy, and exogenous adiponectin unregulates the expression of autophagy-related genes LC3-II and Beclin1. In vitro, adiponectin enhanced autophagic flux in cultured muscle cells in an AMPK-dependent manner. Taken together, the study demonstrated that adiponectin stimulated skeletal muscle autophagy and alleviated HFD-induced insulin resistance and metabolic dysfunction in skeletal muscle</w:t>
      </w:r>
      <w:r>
        <w:rPr>
          <w:rFonts w:ascii="Times New Roman" w:hAnsi="Times New Roman" w:cs="Times New Roman"/>
          <w:sz w:val="28"/>
          <w:szCs w:val="28"/>
        </w:rPr>
        <w:fldChar w:fldCharType="begin">
          <w:fldData xml:space="preserve">PEVuZE5vdGU+PENpdGU+PEF1dGhvcj5MaXU8L0F1dGhvcj48WWVhcj4yMDE1PC9ZZWFyPjxSZWNO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M2LTQ4PC9wYWdlcz48dm9sdW1lPjY0PC92b2x1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MaXU8L0F1dGhvcj48WWVhcj4yMDE1PC9ZZWFyPjxSZWNO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31]</w:t>
      </w:r>
      <w:r>
        <w:rPr>
          <w:rFonts w:ascii="Times New Roman" w:hAnsi="Times New Roman" w:cs="Times New Roman"/>
          <w:sz w:val="28"/>
          <w:szCs w:val="28"/>
        </w:rPr>
        <w:fldChar w:fldCharType="end"/>
      </w:r>
      <w:r>
        <w:rPr>
          <w:rFonts w:ascii="Times New Roman" w:hAnsi="Times New Roman" w:cs="Times New Roman"/>
          <w:sz w:val="28"/>
          <w:szCs w:val="28"/>
        </w:rPr>
        <w:t>.</w:t>
      </w:r>
      <w:r>
        <w:rPr>
          <w:rFonts w:ascii="Times New Roman" w:hAnsi="Times New Roman" w:cs="Times New Roman" w:hint="eastAsia"/>
          <w:sz w:val="28"/>
          <w:szCs w:val="28"/>
        </w:rPr>
        <w:t xml:space="preserve"> </w:t>
      </w:r>
      <w:r>
        <w:rPr>
          <w:rFonts w:ascii="Times New Roman" w:hAnsi="Times New Roman" w:cs="Times New Roman"/>
          <w:sz w:val="28"/>
          <w:szCs w:val="28"/>
        </w:rPr>
        <w:t>Moreover, adipoRon upregulated LC3-II/LC3-I level, downregulated p62 protein level in multiple myeloma cells, and significantly inhibited MM cell proliferation and increased their expression of apoptosis-related proteins. Moreover, AdipoRon upregulated p-AMPK and its downstream p-ACC in MPC-11. Globular adiponectin induces autophagy in chondrocytes by increasing the formation of Beclin-1 and LC3B and P62 degradation, thus exhibiting an antiapoptotic effect, indicating that global adiponectin possesses antiapoptotic properties by inducing autophagy. In this study, the authors demonstrated that global adiponectin induced a high expression of p-AMPK accompanying a high expression of Beclin-1 and LC3-</w:t>
      </w:r>
      <w:r>
        <w:rPr>
          <w:rFonts w:ascii="Times New Roman" w:eastAsia="宋体" w:hAnsi="Times New Roman" w:cs="Times New Roman"/>
          <w:sz w:val="28"/>
          <w:szCs w:val="28"/>
        </w:rPr>
        <w:t>Ⅱ</w:t>
      </w:r>
      <w:r>
        <w:rPr>
          <w:rFonts w:ascii="Times New Roman" w:hAnsi="Times New Roman" w:cs="Times New Roman"/>
          <w:sz w:val="28"/>
          <w:szCs w:val="28"/>
        </w:rPr>
        <w:t xml:space="preserve"> in chondrocytes. Furthermore, the application of the inhibitor of AMPK significantly blocked the global adiponectin-induced autophagy in chondrocytes</w:t>
      </w:r>
      <w:r>
        <w:rPr>
          <w:rFonts w:ascii="Times New Roman" w:hAnsi="Times New Roman" w:cs="Times New Roman"/>
          <w:sz w:val="28"/>
          <w:szCs w:val="28"/>
        </w:rPr>
        <w:fldChar w:fldCharType="begin">
          <w:fldData xml:space="preserve">PEVuZE5vdGU+PENpdGU+PEF1dGhvcj5IdTwvQXV0aG9yPjxZZWFyPjIwMTc8L1llYXI+PFJlY051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IdTwvQXV0aG9yPjxZZWFyPjIwMTc8L1llYXI+PFJlY051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32]</w:t>
      </w:r>
      <w:r>
        <w:rPr>
          <w:rFonts w:ascii="Times New Roman" w:hAnsi="Times New Roman" w:cs="Times New Roman"/>
          <w:sz w:val="28"/>
          <w:szCs w:val="28"/>
        </w:rPr>
        <w:fldChar w:fldCharType="end"/>
      </w:r>
      <w:r>
        <w:rPr>
          <w:rFonts w:ascii="Times New Roman" w:hAnsi="Times New Roman" w:cs="Times New Roman"/>
          <w:sz w:val="28"/>
          <w:szCs w:val="28"/>
        </w:rPr>
        <w:t>.</w:t>
      </w:r>
    </w:p>
    <w:p w14:paraId="04A96531" w14:textId="5F93D384" w:rsidR="00935174" w:rsidRDefault="00480A76">
      <w:pPr>
        <w:autoSpaceDE w:val="0"/>
        <w:autoSpaceDN w:val="0"/>
        <w:adjustRightInd w:val="0"/>
        <w:ind w:leftChars="-50" w:left="-105" w:firstLineChars="200" w:firstLine="560"/>
        <w:rPr>
          <w:rFonts w:ascii="Times New Roman" w:hAnsi="Times New Roman" w:cs="Times New Roman"/>
          <w:sz w:val="28"/>
          <w:szCs w:val="28"/>
        </w:rPr>
      </w:pPr>
      <w:r>
        <w:rPr>
          <w:rFonts w:ascii="Times New Roman" w:hAnsi="Times New Roman" w:cs="Times New Roman"/>
          <w:sz w:val="28"/>
          <w:szCs w:val="28"/>
        </w:rPr>
        <w:t xml:space="preserve">To investigate the therapeutic value of AdipoRon, an adiponectin receptor agonist, and the molecular mechanism on chondrocyte calcification, </w:t>
      </w:r>
      <w:r>
        <w:rPr>
          <w:rFonts w:ascii="Times New Roman" w:hAnsi="Times New Roman" w:cs="Times New Roman"/>
          <w:sz w:val="28"/>
          <w:szCs w:val="28"/>
        </w:rPr>
        <w:lastRenderedPageBreak/>
        <w:t>an in vitro study investigating the effect on autophagy by AdipoRon in chondrocytes revealed that adiponRon decreased calcification and ALP activity by promoting autophagy. However, these activities were blocked by the AMPK inhibitor</w:t>
      </w:r>
      <w:r>
        <w:rPr>
          <w:rFonts w:ascii="Times New Roman" w:hAnsi="Times New Roman" w:cs="Times New Roman"/>
          <w:sz w:val="28"/>
          <w:szCs w:val="28"/>
        </w:rPr>
        <w:fldChar w:fldCharType="begin">
          <w:fldData xml:space="preserve">PEVuZE5vdGU+PENpdGU+PEF1dGhvcj5EdWFuPC9BdXRob3I+PFllYXI+MjAyMDwvWWVhcj48UmVj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MzMzMy0zMzQ0PC9wYWdlcz48dm9sdW1lPjEyMTwvdm9sdW1l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EdWFuPC9BdXRob3I+PFllYXI+MjAyMDwvWWVhcj48UmVj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MzMzMy0zMzQ0PC9wYWdlcz48dm9sdW1lPjEyMTwvdm9sdW1l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33]</w:t>
      </w:r>
      <w:r>
        <w:rPr>
          <w:rFonts w:ascii="Times New Roman" w:hAnsi="Times New Roman" w:cs="Times New Roman"/>
          <w:sz w:val="28"/>
          <w:szCs w:val="28"/>
        </w:rPr>
        <w:fldChar w:fldCharType="end"/>
      </w:r>
      <w:r>
        <w:rPr>
          <w:rFonts w:ascii="Times New Roman" w:hAnsi="Times New Roman" w:cs="Times New Roman"/>
          <w:sz w:val="28"/>
          <w:szCs w:val="28"/>
        </w:rPr>
        <w:t>.</w:t>
      </w:r>
      <w:r>
        <w:rPr>
          <w:rFonts w:ascii="Times New Roman" w:hAnsi="Times New Roman" w:cs="Times New Roman" w:hint="eastAsia"/>
          <w:sz w:val="28"/>
          <w:szCs w:val="28"/>
        </w:rPr>
        <w:t xml:space="preserve"> </w:t>
      </w:r>
      <w:r>
        <w:rPr>
          <w:rFonts w:ascii="Times New Roman" w:hAnsi="Times New Roman" w:cs="Times New Roman"/>
          <w:sz w:val="28"/>
          <w:szCs w:val="28"/>
        </w:rPr>
        <w:t>Epidemiological studies have revealed that patients with breast cancer generally have low levels of circulating AdipoQ, which indicates a poor prognosis. Moreover, elevated expression of AdipoQ in breast tissue is closely associated with advanced stages of the disease. Globular adiponectin upregulated microtubule-associated protein 1 light chain 3 beta (LC3B)-II and intracellular LC3B puncta, which are indicators of autophagosome formation, suggesting that adiponectin contributes to autophagic induction, hence promoting the migration and invasion abilities of breast cancer cells</w:t>
      </w:r>
      <w:r>
        <w:rPr>
          <w:rFonts w:ascii="Times New Roman" w:hAnsi="Times New Roman" w:cs="Times New Roman"/>
          <w:sz w:val="28"/>
          <w:szCs w:val="28"/>
        </w:rPr>
        <w:fldChar w:fldCharType="begin">
          <w:fldData xml:space="preserve">PEVuZE5vdGU+PENpdGU+PEF1dGhvcj5GYWxrIExpYmJ5PC9BdXRob3I+PFllYXI+MjAxNjwvWWVh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YzMy02NDE8L3BhZ2VzPjx2b2x1bWU+MTE8L3ZvbHVtZT48bnVtYmVyPjE8L251bWJl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GYWxrIExpYmJ5PC9BdXRob3I+PFllYXI+MjAxNjwvWWVh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YzMy02NDE8L3BhZ2VzPjx2b2x1bWU+MTE8L3ZvbHVtZT48bnVtYmVyPjE8L251bWJl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34]</w:t>
      </w:r>
      <w:r>
        <w:rPr>
          <w:rFonts w:ascii="Times New Roman" w:hAnsi="Times New Roman" w:cs="Times New Roman"/>
          <w:sz w:val="28"/>
          <w:szCs w:val="28"/>
        </w:rPr>
        <w:fldChar w:fldCharType="end"/>
      </w:r>
      <w:r>
        <w:rPr>
          <w:rFonts w:ascii="Times New Roman" w:hAnsi="Times New Roman" w:cs="Times New Roman"/>
          <w:sz w:val="28"/>
          <w:szCs w:val="28"/>
        </w:rPr>
        <w:t>. Consistently, Chung et al. reported that ADIPOQ/adiponectin induces accumulation of autophagosomes in breast cancer cells, inhibiting breast cancer growth and inducing apoptosis. Otherwise, AMPK-inhibition abrogates ADIPOQ/adiponectin-induced ULK1-activation, LC3B-turnover, and p62-degradation, yet AMPK activation reverses those effects</w:t>
      </w:r>
      <w:r>
        <w:rPr>
          <w:rFonts w:ascii="Times New Roman" w:hAnsi="Times New Roman" w:cs="Times New Roman"/>
          <w:sz w:val="28"/>
          <w:szCs w:val="28"/>
        </w:rPr>
        <w:fldChar w:fldCharType="begin">
          <w:fldData xml:space="preserve">PEVuZE5vdGU+PENpdGU+PEF1dGhvcj5DaHVuZzwvQXV0aG9yPjxZZWFyPjIwMTc8L1llYXI+PFJl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</w:fldData>
        </w:fldChar>
      </w:r>
      <w:r w:rsidR="00B7669C">
        <w:rPr>
          <w:rFonts w:ascii="Times New Roman" w:hAnsi="Times New Roman" w:cs="Times New Roman"/>
          <w:sz w:val="28"/>
          <w:szCs w:val="28"/>
        </w:rPr>
        <w:instrText xml:space="preserve"> ADDIN EN.CITE </w:instrText>
      </w:r>
      <w:r w:rsidR="00B7669C">
        <w:rPr>
          <w:rFonts w:ascii="Times New Roman" w:hAnsi="Times New Roman" w:cs="Times New Roman"/>
          <w:sz w:val="28"/>
          <w:szCs w:val="28"/>
        </w:rPr>
        <w:fldChar w:fldCharType="begin">
          <w:fldData xml:space="preserve">PEVuZE5vdGU+PENpdGU+PEF1dGhvcj5DaHVuZzwvQXV0aG9yPjxZZWFyPjIwMTc8L1llYXI+PFJl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</w:fldData>
        </w:fldChar>
      </w:r>
      <w:r w:rsidR="00B7669C">
        <w:rPr>
          <w:rFonts w:ascii="Times New Roman" w:hAnsi="Times New Roman" w:cs="Times New Roman"/>
          <w:sz w:val="28"/>
          <w:szCs w:val="28"/>
        </w:rPr>
        <w:instrText xml:space="preserve"> ADDIN EN.CITE.DATA </w:instrText>
      </w:r>
      <w:r w:rsidR="00B7669C">
        <w:rPr>
          <w:rFonts w:ascii="Times New Roman" w:hAnsi="Times New Roman" w:cs="Times New Roman"/>
          <w:sz w:val="28"/>
          <w:szCs w:val="28"/>
        </w:rPr>
      </w:r>
      <w:r w:rsidR="00B7669C">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B7669C">
        <w:rPr>
          <w:rFonts w:ascii="Times New Roman" w:hAnsi="Times New Roman" w:cs="Times New Roman"/>
          <w:noProof/>
          <w:sz w:val="28"/>
          <w:szCs w:val="28"/>
        </w:rPr>
        <w:t>[21]</w:t>
      </w:r>
      <w:r>
        <w:rPr>
          <w:rFonts w:ascii="Times New Roman" w:hAnsi="Times New Roman" w:cs="Times New Roman"/>
          <w:sz w:val="28"/>
          <w:szCs w:val="28"/>
        </w:rPr>
        <w:fldChar w:fldCharType="end"/>
      </w:r>
      <w:r>
        <w:rPr>
          <w:rFonts w:ascii="Times New Roman" w:hAnsi="Times New Roman" w:cs="Times New Roman"/>
          <w:sz w:val="28"/>
          <w:szCs w:val="28"/>
        </w:rPr>
        <w:t xml:space="preserve">. These data indicate that ADIPOQ/adiponectin induces autophagy in breast cancer cells through the modulation of the AMPK-ULK1 axis. Collectively, </w:t>
      </w:r>
      <w:r>
        <w:rPr>
          <w:rFonts w:ascii="Times New Roman" w:hAnsi="Times New Roman" w:cs="Times New Roman" w:hint="eastAsia"/>
          <w:sz w:val="28"/>
          <w:szCs w:val="28"/>
        </w:rPr>
        <w:t>th</w:t>
      </w:r>
      <w:r>
        <w:rPr>
          <w:rFonts w:ascii="Times New Roman" w:hAnsi="Times New Roman" w:cs="Times New Roman"/>
          <w:sz w:val="28"/>
          <w:szCs w:val="28"/>
        </w:rPr>
        <w:t>e results suggest that by adiponectin modulation autophagy via the AMPK signaling pathway.</w:t>
      </w:r>
    </w:p>
    <w:p w14:paraId="719BAA11" w14:textId="452664BE" w:rsidR="00935174" w:rsidRDefault="00480A76">
      <w:pPr>
        <w:widowControl/>
        <w:rPr>
          <w:rFonts w:ascii="Times New Roman" w:hAnsi="Times New Roman" w:cs="Times New Roman"/>
          <w:b/>
          <w:bCs/>
          <w:i/>
          <w:iCs/>
          <w:sz w:val="28"/>
          <w:szCs w:val="28"/>
        </w:rPr>
      </w:pPr>
      <w:r>
        <w:rPr>
          <w:rFonts w:ascii="Times New Roman" w:hAnsi="Times New Roman" w:cs="Times New Roman"/>
          <w:b/>
          <w:bCs/>
          <w:i/>
          <w:iCs/>
          <w:sz w:val="28"/>
          <w:szCs w:val="28"/>
        </w:rPr>
        <w:t>Effects of adiponectin on autophagy induction by regulating oxidative stress and ER stress</w:t>
      </w:r>
    </w:p>
    <w:p w14:paraId="7BD840E3" w14:textId="5F6701BC" w:rsidR="00935174" w:rsidRDefault="00480A76">
      <w:pPr>
        <w:autoSpaceDE w:val="0"/>
        <w:autoSpaceDN w:val="0"/>
        <w:adjustRightInd w:val="0"/>
        <w:rPr>
          <w:rFonts w:ascii="Times New Roman" w:hAnsi="Times New Roman" w:cs="Times New Roman"/>
          <w:sz w:val="28"/>
          <w:szCs w:val="28"/>
        </w:rPr>
      </w:pPr>
      <w:r>
        <w:rPr>
          <w:rFonts w:ascii="Times New Roman" w:hAnsi="Times New Roman" w:cs="Times New Roman"/>
          <w:sz w:val="28"/>
          <w:szCs w:val="28"/>
        </w:rPr>
        <w:lastRenderedPageBreak/>
        <w:t xml:space="preserve">Adiponectin is reported to possess cardioprotective properties, and studies have shown that the mechanism may be related to modulation of mitochondrial function or ER stress. ER stress </w:t>
      </w:r>
      <w:r>
        <w:rPr>
          <w:rFonts w:ascii="Times New Roman" w:hAnsi="Times New Roman" w:cs="Times New Roman" w:hint="eastAsia"/>
          <w:sz w:val="28"/>
          <w:szCs w:val="28"/>
        </w:rPr>
        <w:t>promote</w:t>
      </w:r>
      <w:r>
        <w:rPr>
          <w:rFonts w:ascii="Times New Roman" w:hAnsi="Times New Roman" w:cs="Times New Roman"/>
          <w:sz w:val="28"/>
          <w:szCs w:val="28"/>
        </w:rPr>
        <w:t>s cardiac lipotoxicity in cardiac myocytes. Globular adiponectin (gAcrp) significantly upregulates the expression of various ER stress markers in macrophages, and inhibition of ER stress prominently suppresses gAcrp-induced autophagy</w:t>
      </w:r>
      <w:r>
        <w:rPr>
          <w:rFonts w:ascii="Times New Roman" w:hAnsi="Times New Roman" w:cs="Times New Roman"/>
          <w:sz w:val="28"/>
          <w:szCs w:val="28"/>
        </w:rPr>
        <w:fldChar w:fldCharType="begin">
          <w:fldData xml:space="preserve">PEVuZE5vdGU+PENpdGU+PEF1dGhvcj5PaDwvQXV0aG9yPjxZZWFyPjIwMjA8L1llYXI+PFJlY051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PaDwvQXV0aG9yPjxZZWFyPjIwMjA8L1llYXI+PFJlY051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35]</w:t>
      </w:r>
      <w:r>
        <w:rPr>
          <w:rFonts w:ascii="Times New Roman" w:hAnsi="Times New Roman" w:cs="Times New Roman"/>
          <w:sz w:val="28"/>
          <w:szCs w:val="28"/>
        </w:rPr>
        <w:fldChar w:fldCharType="end"/>
      </w:r>
      <w:r>
        <w:rPr>
          <w:rFonts w:ascii="Times New Roman" w:hAnsi="Times New Roman" w:cs="Times New Roman"/>
          <w:sz w:val="28"/>
          <w:szCs w:val="28"/>
        </w:rPr>
        <w:t>.</w:t>
      </w:r>
      <w:r>
        <w:rPr>
          <w:rFonts w:ascii="Times New Roman" w:hAnsi="Times New Roman" w:cs="Times New Roman" w:hint="eastAsia"/>
          <w:sz w:val="28"/>
          <w:szCs w:val="28"/>
        </w:rPr>
        <w:t xml:space="preserve"> </w:t>
      </w:r>
      <w:r>
        <w:rPr>
          <w:rFonts w:ascii="Times New Roman" w:hAnsi="Times New Roman" w:cs="Times New Roman"/>
          <w:sz w:val="28"/>
          <w:szCs w:val="28"/>
        </w:rPr>
        <w:t xml:space="preserve">Pretreatment with exogenous APN inhibited ER stress and activated autophagy, thereby protecting cardiomyocytes against apoptosis through AMPK activation </w:t>
      </w:r>
      <w:r>
        <w:rPr>
          <w:rFonts w:ascii="Times New Roman" w:hAnsi="Times New Roman" w:cs="Times New Roman"/>
          <w:sz w:val="28"/>
          <w:szCs w:val="28"/>
        </w:rPr>
        <w:fldChar w:fldCharType="begin">
          <w:fldData xml:space="preserve">PEVuZE5vdGU+PENpdGU+PEF1dGhvcj5MaTwvQXV0aG9yPjxZZWFyPjIwMjA8L1llYXI+PFJlY051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==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MaTwvQXV0aG9yPjxZZWFyPjIwMjA8L1llYXI+PFJlY051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==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36]</w:t>
      </w:r>
      <w:r>
        <w:rPr>
          <w:rFonts w:ascii="Times New Roman" w:hAnsi="Times New Roman" w:cs="Times New Roman"/>
          <w:sz w:val="28"/>
          <w:szCs w:val="28"/>
        </w:rPr>
        <w:fldChar w:fldCharType="end"/>
      </w:r>
      <w:r>
        <w:rPr>
          <w:rFonts w:ascii="Times New Roman" w:hAnsi="Times New Roman" w:cs="Times New Roman"/>
          <w:sz w:val="28"/>
          <w:szCs w:val="28"/>
        </w:rPr>
        <w:t>. Similarly, another study showed that exogenous administration of adiponectin significantly reduced oxidative stress and increased the expression of anti</w:t>
      </w:r>
      <w:r>
        <w:rPr>
          <w:rFonts w:ascii="Times New Roman" w:eastAsia="MS Gothic" w:hAnsi="Times New Roman" w:cs="Times New Roman"/>
          <w:sz w:val="28"/>
          <w:szCs w:val="28"/>
        </w:rPr>
        <w:t>‑</w:t>
      </w:r>
      <w:r>
        <w:rPr>
          <w:rFonts w:ascii="Times New Roman" w:hAnsi="Times New Roman" w:cs="Times New Roman"/>
          <w:sz w:val="28"/>
          <w:szCs w:val="28"/>
        </w:rPr>
        <w:t>oxidative enzymes, resulting in autophagy stimulation, hence inhibiting apoptosis and diminishing brain tissue injury</w:t>
      </w:r>
      <w:r>
        <w:rPr>
          <w:rFonts w:ascii="Times New Roman" w:hAnsi="Times New Roman" w:cs="Times New Roman"/>
          <w:sz w:val="28"/>
          <w:szCs w:val="28"/>
        </w:rPr>
        <w:fldChar w:fldCharType="begin">
          <w:fldData xml:space="preserve">PEVuZE5vdGU+PENpdGU+PEF1dGhvcj5IZTwvQXV0aG9yPjxZZWFyPjIwMjA8L1llYXI+PFJlY051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4NzAt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IZTwvQXV0aG9yPjxZZWFyPjIwMjA8L1llYXI+PFJlY051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37]</w:t>
      </w:r>
      <w:r>
        <w:rPr>
          <w:rFonts w:ascii="Times New Roman" w:hAnsi="Times New Roman" w:cs="Times New Roman"/>
          <w:sz w:val="28"/>
          <w:szCs w:val="28"/>
        </w:rPr>
        <w:fldChar w:fldCharType="end"/>
      </w:r>
      <w:r>
        <w:rPr>
          <w:rFonts w:ascii="Times New Roman" w:hAnsi="Times New Roman" w:cs="Times New Roman"/>
          <w:sz w:val="28"/>
          <w:szCs w:val="28"/>
        </w:rPr>
        <w:t>.</w:t>
      </w:r>
    </w:p>
    <w:p w14:paraId="323E4844" w14:textId="397EA83F" w:rsidR="00935174" w:rsidRDefault="00480A76">
      <w:pPr>
        <w:widowControl/>
        <w:ind w:firstLineChars="200" w:firstLine="560"/>
        <w:rPr>
          <w:rFonts w:ascii="Times New Roman" w:hAnsi="Times New Roman" w:cs="Times New Roman"/>
          <w:sz w:val="28"/>
          <w:szCs w:val="28"/>
        </w:rPr>
      </w:pPr>
      <w:r>
        <w:rPr>
          <w:rFonts w:ascii="Times New Roman" w:hAnsi="Times New Roman" w:cs="Times New Roman"/>
          <w:sz w:val="28"/>
          <w:szCs w:val="28"/>
        </w:rPr>
        <w:t>Globular CTRP9 (gCTRP9), a newly identified adiponectin paralog, increases the ratio of LC3II/I and upregulate autophagy-related gene ATG5, and decrease the level of P62, which is vital to autophagosome formation. Moreover, gCTRP9 restored the loss of mitochondrial membrane potential, suppressed ROS generation, and reduced myocyte death. These results suggest that adiponectin paralog protects against oxidative stress–mediated damage in cardiomyocytes by enhancing autophagy</w:t>
      </w:r>
      <w:r>
        <w:rPr>
          <w:rFonts w:ascii="Times New Roman" w:hAnsi="Times New Roman" w:cs="Times New Roman"/>
          <w:sz w:val="28"/>
          <w:szCs w:val="28"/>
        </w:rPr>
        <w:fldChar w:fldCharType="begin">
          <w:fldData xml:space="preserve">PEVuZE5vdGU+PENpdGU+PEF1dGhvcj5adW88L0F1dGhvcj48WWVhcj4yMDIwPC9ZZWFyPjxSZWNO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adW88L0F1dGhvcj48WWVhcj4yMDIwPC9ZZWFyPjxSZWNO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38]</w:t>
      </w:r>
      <w:r>
        <w:rPr>
          <w:rFonts w:ascii="Times New Roman" w:hAnsi="Times New Roman" w:cs="Times New Roman"/>
          <w:sz w:val="28"/>
          <w:szCs w:val="28"/>
        </w:rPr>
        <w:fldChar w:fldCharType="end"/>
      </w:r>
      <w:r>
        <w:rPr>
          <w:rFonts w:ascii="Times New Roman" w:hAnsi="Times New Roman" w:cs="Times New Roman"/>
          <w:sz w:val="28"/>
          <w:szCs w:val="28"/>
        </w:rPr>
        <w:t xml:space="preserve">. Shi et al. demonstrated that in the testes of diabetic mice, globular adiponectin upregulated the expression of autophagy-related protein while inhibiting </w:t>
      </w:r>
      <w:r>
        <w:rPr>
          <w:rFonts w:ascii="Times New Roman" w:hAnsi="Times New Roman" w:cs="Times New Roman"/>
          <w:sz w:val="28"/>
          <w:szCs w:val="28"/>
        </w:rPr>
        <w:lastRenderedPageBreak/>
        <w:t xml:space="preserve">the expression of NAD(P)H-quinone oxidoreductase 1, heme oxygenase-1, and superoxide dismutase, suggesting that globular adiponectin exhibits a protective effect on diabetic mice by inhibiting oxidative stress and </w:t>
      </w:r>
      <w:bookmarkStart w:id="4" w:name="OLE_LINK7"/>
      <w:r>
        <w:rPr>
          <w:rFonts w:ascii="Times New Roman" w:hAnsi="Times New Roman" w:cs="Times New Roman"/>
          <w:sz w:val="28"/>
          <w:szCs w:val="28"/>
        </w:rPr>
        <w:t>ER stress</w:t>
      </w:r>
      <w:bookmarkEnd w:id="4"/>
      <w:r>
        <w:rPr>
          <w:rFonts w:ascii="Times New Roman" w:hAnsi="Times New Roman" w:cs="Times New Roman"/>
          <w:sz w:val="28"/>
          <w:szCs w:val="28"/>
        </w:rPr>
        <w:t xml:space="preserve"> and inducing autophagy</w:t>
      </w:r>
      <w:r>
        <w:rPr>
          <w:rFonts w:ascii="Times New Roman" w:hAnsi="Times New Roman" w:cs="Times New Roman"/>
          <w:sz w:val="28"/>
          <w:szCs w:val="28"/>
        </w:rPr>
        <w:fldChar w:fldCharType="begin">
          <w:fldData xml:space="preserve">PEVuZE5vdGU+PENpdGU+PEF1dGhvcj5TaGk8L0F1dGhvcj48WWVhcj4yMDIwPC9ZZWFyPjxSZWNO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TaGk8L0F1dGhvcj48WWVhcj4yMDIwPC9ZZWFyPjxSZWNO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39]</w:t>
      </w:r>
      <w:r>
        <w:rPr>
          <w:rFonts w:ascii="Times New Roman" w:hAnsi="Times New Roman" w:cs="Times New Roman"/>
          <w:sz w:val="28"/>
          <w:szCs w:val="28"/>
        </w:rPr>
        <w:fldChar w:fldCharType="end"/>
      </w:r>
      <w:r>
        <w:rPr>
          <w:rFonts w:ascii="Times New Roman" w:hAnsi="Times New Roman" w:cs="Times New Roman"/>
          <w:sz w:val="28"/>
          <w:szCs w:val="28"/>
        </w:rPr>
        <w:t xml:space="preserve">. In conclusion, adiponectin exerts a cytoprotective effect likely by inducing autophagy through the modulation of oxidative stress and ER stress. </w:t>
      </w:r>
    </w:p>
    <w:p w14:paraId="1A671FAA" w14:textId="3C985F32" w:rsidR="00935174" w:rsidRDefault="00480A76">
      <w:pPr>
        <w:rPr>
          <w:rFonts w:ascii="Times New Roman" w:hAnsi="Times New Roman" w:cs="Times New Roman"/>
          <w:b/>
          <w:bCs/>
          <w:sz w:val="28"/>
          <w:szCs w:val="28"/>
        </w:rPr>
      </w:pPr>
      <w:r>
        <w:rPr>
          <w:rFonts w:ascii="Times New Roman" w:hAnsi="Times New Roman" w:cs="Times New Roman"/>
          <w:b/>
          <w:bCs/>
          <w:sz w:val="28"/>
          <w:szCs w:val="28"/>
        </w:rPr>
        <w:t>Selective Form of Autophagy Induced by Adiponectin</w:t>
      </w:r>
    </w:p>
    <w:p w14:paraId="013670C3" w14:textId="0635940C" w:rsidR="00935174" w:rsidRDefault="00480A76">
      <w:pPr>
        <w:rPr>
          <w:rFonts w:ascii="Times New Roman" w:hAnsi="Times New Roman" w:cs="Times New Roman"/>
          <w:sz w:val="28"/>
          <w:szCs w:val="28"/>
        </w:rPr>
      </w:pPr>
      <w:r>
        <w:rPr>
          <w:rFonts w:ascii="Times New Roman" w:hAnsi="Times New Roman" w:cs="Times New Roman"/>
          <w:sz w:val="28"/>
          <w:szCs w:val="28"/>
        </w:rPr>
        <w:t>Adiponectin targets specific forms of autophagy: mitophagy, lipopagy, and endoplasmic reticulum autophagy (ER-phagy). Herein, we elucidate the association and the underlying mechanism involved as follows.</w:t>
      </w:r>
    </w:p>
    <w:p w14:paraId="20909E91" w14:textId="2831740C" w:rsidR="00935174" w:rsidRDefault="00480A76">
      <w:pPr>
        <w:ind w:firstLineChars="200" w:firstLine="560"/>
        <w:rPr>
          <w:rFonts w:ascii="Times New Roman" w:hAnsi="Times New Roman" w:cs="Times New Roman"/>
          <w:sz w:val="28"/>
          <w:szCs w:val="28"/>
        </w:rPr>
      </w:pPr>
      <w:r>
        <w:rPr>
          <w:rFonts w:ascii="Times New Roman" w:hAnsi="Times New Roman" w:cs="Times New Roman"/>
          <w:sz w:val="28"/>
          <w:szCs w:val="28"/>
        </w:rPr>
        <w:t>The elimination of damaged mitochondria is critical for ensuring energy supply and maintaining mitochondrial quality. Mitochondrial autophagy (mitophagy), characterized by selectively excluding damaged mitochondria via a specific autophagic pathway, is one of the catabolic processes by which dysfunctional mitochondria are degraded</w:t>
      </w:r>
      <w:r>
        <w:rPr>
          <w:rFonts w:ascii="Times New Roman" w:hAnsi="Times New Roman" w:cs="Times New Roman"/>
          <w:sz w:val="28"/>
          <w:szCs w:val="28"/>
        </w:rPr>
        <w:fldChar w:fldCharType="begin">
          <w:fldData xml:space="preserve">PEVuZE5vdGU+PENpdGU+PEF1dGhvcj5TcHJpbmdlcjwvQXV0aG9yPjxZZWFyPjIwMTY8L1llYXI+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MjUzLTI1NTwvcGFnZXM+PHZvbHVtZT4yNDA8L3ZvbHVtZT48bnVtYmVyPjM8L251bWJl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TcHJpbmdlcjwvQXV0aG9yPjxZZWFyPjIwMTY8L1llYXI+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40]</w:t>
      </w:r>
      <w:r>
        <w:rPr>
          <w:rFonts w:ascii="Times New Roman" w:hAnsi="Times New Roman" w:cs="Times New Roman"/>
          <w:sz w:val="28"/>
          <w:szCs w:val="28"/>
        </w:rPr>
        <w:fldChar w:fldCharType="end"/>
      </w:r>
      <w:r>
        <w:rPr>
          <w:rFonts w:ascii="Times New Roman" w:hAnsi="Times New Roman" w:cs="Times New Roman"/>
          <w:sz w:val="28"/>
          <w:szCs w:val="28"/>
        </w:rPr>
        <w:t>. It is crucial for mitochondrial quality control and moderating mitochondrial homeostasis and plays a critical role in cytoprotection</w:t>
      </w:r>
      <w:r>
        <w:rPr>
          <w:rFonts w:ascii="Times New Roman" w:hAnsi="Times New Roman" w:cs="Times New Roman"/>
          <w:sz w:val="28"/>
          <w:szCs w:val="28"/>
        </w:rPr>
        <w:fldChar w:fldCharType="begin">
          <w:fldData xml:space="preserve">PEVuZE5vdGU+PENpdGU+PEF1dGhvcj5EYXZpZHNvbjwvQXV0aG9yPjxZZWFyPjIwMjA8L1llYXI+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=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EYXZpZHNvbjwvQXV0aG9yPjxZZWFyPjIwMjA8L1llYXI+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=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41, 42]</w:t>
      </w:r>
      <w:r>
        <w:rPr>
          <w:rFonts w:ascii="Times New Roman" w:hAnsi="Times New Roman" w:cs="Times New Roman"/>
          <w:sz w:val="28"/>
          <w:szCs w:val="28"/>
        </w:rPr>
        <w:fldChar w:fldCharType="end"/>
      </w:r>
      <w:r>
        <w:rPr>
          <w:rFonts w:ascii="Times New Roman" w:hAnsi="Times New Roman" w:cs="Times New Roman"/>
          <w:sz w:val="28"/>
          <w:szCs w:val="28"/>
        </w:rPr>
        <w:t>. Adiponectin modulates insulin responsiveness by regulating mitophagy and maintains mitochondrial homeostasis, but the underlying mechanisms remain unknown. It also promotes mitophagy and improves lung functional recovery in type 2 diabetic rats</w:t>
      </w:r>
      <w:r>
        <w:rPr>
          <w:rFonts w:ascii="Times New Roman" w:hAnsi="Times New Roman" w:cs="Times New Roman" w:hint="eastAsia"/>
          <w:sz w:val="28"/>
          <w:szCs w:val="28"/>
        </w:rPr>
        <w:t>,</w:t>
      </w:r>
      <w:r>
        <w:rPr>
          <w:rFonts w:ascii="Times New Roman" w:hAnsi="Times New Roman" w:cs="Times New Roman"/>
          <w:sz w:val="28"/>
          <w:szCs w:val="28"/>
        </w:rPr>
        <w:t xml:space="preserve"> suppressing oxidative damage, decreasing inflammation response, diminishing cell apoptosis, and preserving </w:t>
      </w:r>
      <w:r>
        <w:rPr>
          <w:rFonts w:ascii="Times New Roman" w:hAnsi="Times New Roman" w:cs="Times New Roman"/>
          <w:sz w:val="28"/>
          <w:szCs w:val="28"/>
        </w:rPr>
        <w:lastRenderedPageBreak/>
        <w:t>mitochondrial function</w:t>
      </w:r>
      <w:r>
        <w:rPr>
          <w:rFonts w:ascii="Times New Roman" w:hAnsi="Times New Roman" w:cs="Times New Roman"/>
          <w:sz w:val="28"/>
          <w:szCs w:val="28"/>
        </w:rPr>
        <w:fldChar w:fldCharType="begin">
          <w:fldData xml:space="preserve">PEVuZE5vdGU+PENpdGU+PEF1dGhvcj5KaWFuZzwvQXV0aG9yPjxZZWFyPjIwMjE8L1llYXI+PFJl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KaWFuZzwvQXV0aG9yPjxZZWFyPjIwMjE8L1llYXI+PFJl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43]</w:t>
      </w:r>
      <w:r>
        <w:rPr>
          <w:rFonts w:ascii="Times New Roman" w:hAnsi="Times New Roman" w:cs="Times New Roman"/>
          <w:sz w:val="28"/>
          <w:szCs w:val="28"/>
        </w:rPr>
        <w:fldChar w:fldCharType="end"/>
      </w:r>
      <w:r>
        <w:rPr>
          <w:rFonts w:ascii="Times New Roman" w:hAnsi="Times New Roman" w:cs="Times New Roman"/>
          <w:sz w:val="28"/>
          <w:szCs w:val="28"/>
        </w:rPr>
        <w:t>. Chronic intermittent hypoxia causes disturbances of genioglossal mitophagy, while supplementation of exogenous adiponectin alleviated the damage to mitochondrial structure and function by increasing mitophagy</w:t>
      </w:r>
      <w:r>
        <w:rPr>
          <w:rFonts w:ascii="Times New Roman" w:hAnsi="Times New Roman" w:cs="Times New Roman"/>
          <w:sz w:val="28"/>
          <w:szCs w:val="28"/>
        </w:rPr>
        <w:fldChar w:fldCharType="begin">
          <w:fldData xml:space="preserve">PEVuZE5vdGU+PENpdGU+PEF1dGhvcj5XYW5nPC9BdXRob3I+PFllYXI+MjAyMTwvWWVhcj48UmVj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XYW5nPC9BdXRob3I+PFllYXI+MjAyMTwvWWVhcj48UmVj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44]</w:t>
      </w:r>
      <w:r>
        <w:rPr>
          <w:rFonts w:ascii="Times New Roman" w:hAnsi="Times New Roman" w:cs="Times New Roman"/>
          <w:sz w:val="28"/>
          <w:szCs w:val="28"/>
        </w:rPr>
        <w:fldChar w:fldCharType="end"/>
      </w:r>
      <w:r>
        <w:rPr>
          <w:rFonts w:ascii="Times New Roman" w:hAnsi="Times New Roman" w:cs="Times New Roman"/>
          <w:sz w:val="28"/>
          <w:szCs w:val="28"/>
        </w:rPr>
        <w:t>. An in vitro study demonstrated that adiponectin suppressed the over-production of ROS by activating the Nrf2/HO-1 pathway, suppressed H</w:t>
      </w:r>
      <w:r w:rsidRPr="00B5688E">
        <w:rPr>
          <w:rFonts w:ascii="Times New Roman" w:hAnsi="Times New Roman" w:cs="Times New Roman"/>
          <w:sz w:val="28"/>
          <w:szCs w:val="28"/>
          <w:vertAlign w:val="subscript"/>
        </w:rPr>
        <w:t>2</w:t>
      </w:r>
      <w:r>
        <w:rPr>
          <w:rFonts w:ascii="Times New Roman" w:hAnsi="Times New Roman" w:cs="Times New Roman"/>
          <w:sz w:val="28"/>
          <w:szCs w:val="28"/>
        </w:rPr>
        <w:t>O</w:t>
      </w:r>
      <w:r w:rsidRPr="00B5688E">
        <w:rPr>
          <w:rFonts w:ascii="Times New Roman" w:hAnsi="Times New Roman" w:cs="Times New Roman"/>
          <w:sz w:val="28"/>
          <w:szCs w:val="28"/>
          <w:vertAlign w:val="subscript"/>
        </w:rPr>
        <w:t>2</w:t>
      </w:r>
      <w:r>
        <w:rPr>
          <w:rFonts w:ascii="Times New Roman" w:hAnsi="Times New Roman" w:cs="Times New Roman"/>
          <w:sz w:val="28"/>
          <w:szCs w:val="28"/>
        </w:rPr>
        <w:t>-induced mitophagy, and partially inhibited the colocalization of autophagosomes/lysosomes with mitochondria. Otherwise, adiponectin downregulates the expression of both Bax and Bax/Bcl-2 protein induced by oxidative stress</w:t>
      </w:r>
      <w:r>
        <w:rPr>
          <w:rFonts w:ascii="Times New Roman" w:hAnsi="Times New Roman" w:cs="Times New Roman"/>
          <w:sz w:val="28"/>
          <w:szCs w:val="28"/>
        </w:rPr>
        <w:fldChar w:fldCharType="begin">
          <w:fldData xml:space="preserve">PEVuZE5vdGU+PENpdGU+PEF1dGhvcj5SZW48L0F1dGhvcj48WWVhcj4yMDE3PC9ZZWFyPjxSZWNO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My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SZW48L0F1dGhvcj48WWVhcj4yMDE3PC9ZZWFyPjxSZWNO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My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45]</w:t>
      </w:r>
      <w:r>
        <w:rPr>
          <w:rFonts w:ascii="Times New Roman" w:hAnsi="Times New Roman" w:cs="Times New Roman"/>
          <w:sz w:val="28"/>
          <w:szCs w:val="28"/>
        </w:rPr>
        <w:fldChar w:fldCharType="end"/>
      </w:r>
      <w:r>
        <w:rPr>
          <w:rFonts w:ascii="Times New Roman" w:hAnsi="Times New Roman" w:cs="Times New Roman"/>
          <w:sz w:val="28"/>
          <w:szCs w:val="28"/>
        </w:rPr>
        <w:t>. These findings suggest that APN moderately regulates oxidative stress-induced mitophagy and suppresses apoptosis. Similarly, globular adiponectin upregulates mitophagy while reducing the rate of hepatocyte apoptosis induced by intermittent hypoxia</w:t>
      </w:r>
      <w:r>
        <w:rPr>
          <w:rFonts w:ascii="Times New Roman" w:hAnsi="Times New Roman" w:cs="Times New Roman"/>
          <w:sz w:val="28"/>
          <w:szCs w:val="28"/>
        </w:rPr>
        <w:fldChar w:fldCharType="begin">
          <w:fldData xml:space="preserve">PEVuZE5vdGU+PENpdGU+PEF1dGhvcj5EaW5nPC9BdXRob3I+PFllYXI+MjAyMTwvWWVhcj48UmVj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EaW5nPC9BdXRob3I+PFllYXI+MjAyMTwvWWVhcj48UmVj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46]</w:t>
      </w:r>
      <w:r>
        <w:rPr>
          <w:rFonts w:ascii="Times New Roman" w:hAnsi="Times New Roman" w:cs="Times New Roman"/>
          <w:sz w:val="28"/>
          <w:szCs w:val="28"/>
        </w:rPr>
        <w:fldChar w:fldCharType="end"/>
      </w:r>
      <w:r>
        <w:rPr>
          <w:rFonts w:ascii="Times New Roman" w:hAnsi="Times New Roman" w:cs="Times New Roman"/>
          <w:sz w:val="28"/>
          <w:szCs w:val="28"/>
        </w:rPr>
        <w:t>. In summary, adiponectin may protect against tissue damage by upregulating mitophagy, but the concrete underlying mechanisms remain unclear.</w:t>
      </w:r>
    </w:p>
    <w:p w14:paraId="671FDD38" w14:textId="67CBA87E" w:rsidR="00935174" w:rsidRDefault="00480A76">
      <w:pPr>
        <w:ind w:firstLineChars="200" w:firstLine="560"/>
        <w:rPr>
          <w:rFonts w:ascii="Times New Roman" w:hAnsi="Times New Roman" w:cs="Times New Roman"/>
          <w:sz w:val="28"/>
          <w:szCs w:val="28"/>
        </w:rPr>
      </w:pPr>
      <w:r>
        <w:rPr>
          <w:rFonts w:ascii="Times New Roman" w:hAnsi="Times New Roman" w:cs="Times New Roman"/>
          <w:sz w:val="28"/>
          <w:szCs w:val="28"/>
        </w:rPr>
        <w:t xml:space="preserve">Lipophagy is another </w:t>
      </w:r>
      <w:bookmarkStart w:id="5" w:name="OLE_LINK6"/>
      <w:r>
        <w:rPr>
          <w:rFonts w:ascii="Times New Roman" w:hAnsi="Times New Roman" w:cs="Times New Roman"/>
          <w:sz w:val="28"/>
          <w:szCs w:val="28"/>
        </w:rPr>
        <w:t>selective form of autophagy</w:t>
      </w:r>
      <w:bookmarkEnd w:id="5"/>
      <w:r>
        <w:rPr>
          <w:rFonts w:ascii="Times New Roman" w:hAnsi="Times New Roman" w:cs="Times New Roman"/>
          <w:sz w:val="28"/>
          <w:szCs w:val="28"/>
        </w:rPr>
        <w:t xml:space="preserve"> characterized by selective degradation of lipid droplets (LDs). It is beneficial in maintaining lipid homeostasis. Increased lipophagy is potent in decreasing abnormal lipid accumulation by removing ectopic LDs, thus alleviating insulin resistance and β-cell impairment</w:t>
      </w:r>
      <w:r>
        <w:rPr>
          <w:rFonts w:ascii="Times New Roman" w:hAnsi="Times New Roman" w:cs="Times New Roman"/>
          <w:sz w:val="28"/>
          <w:szCs w:val="28"/>
        </w:rPr>
        <w:fldChar w:fldCharType="begin">
          <w:fldData xml:space="preserve">PEVuZE5vdGU+PENpdGU+PEF1dGhvcj5IdWFuZzwvQXV0aG9yPjxZZWFyPjIwMjE8L1llYXI+PFJl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IdWFuZzwvQXV0aG9yPjxZZWFyPjIwMjE8L1llYXI+PFJl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47]</w:t>
      </w:r>
      <w:r>
        <w:rPr>
          <w:rFonts w:ascii="Times New Roman" w:hAnsi="Times New Roman" w:cs="Times New Roman"/>
          <w:sz w:val="28"/>
          <w:szCs w:val="28"/>
        </w:rPr>
        <w:fldChar w:fldCharType="end"/>
      </w:r>
      <w:r>
        <w:rPr>
          <w:rFonts w:ascii="Times New Roman" w:hAnsi="Times New Roman" w:cs="Times New Roman"/>
          <w:sz w:val="28"/>
          <w:szCs w:val="28"/>
        </w:rPr>
        <w:t xml:space="preserve">. Disturbances in lipophagy have been linked to </w:t>
      </w:r>
      <w:r w:rsidR="00E403E6">
        <w:rPr>
          <w:rFonts w:ascii="Times New Roman" w:hAnsi="Times New Roman" w:cs="Times New Roman"/>
          <w:sz w:val="28"/>
          <w:szCs w:val="28"/>
        </w:rPr>
        <w:t>N</w:t>
      </w:r>
      <w:r w:rsidR="00E403E6" w:rsidRPr="00B5688E">
        <w:rPr>
          <w:rFonts w:ascii="Times New Roman" w:hAnsi="Times New Roman" w:cs="Times New Roman"/>
          <w:sz w:val="28"/>
          <w:szCs w:val="28"/>
        </w:rPr>
        <w:t>onalcoholic fatty liver disease</w:t>
      </w:r>
      <w:r w:rsidR="00E403E6">
        <w:rPr>
          <w:rFonts w:ascii="Times New Roman" w:hAnsi="Times New Roman" w:cs="Times New Roman"/>
          <w:sz w:val="28"/>
          <w:szCs w:val="28"/>
        </w:rPr>
        <w:t xml:space="preserve"> </w:t>
      </w:r>
      <w:r w:rsidR="00E403E6">
        <w:rPr>
          <w:rFonts w:ascii="Times New Roman" w:hAnsi="Times New Roman" w:cs="Times New Roman" w:hint="eastAsia"/>
          <w:sz w:val="28"/>
          <w:szCs w:val="28"/>
        </w:rPr>
        <w:t>（</w:t>
      </w:r>
      <w:r>
        <w:rPr>
          <w:rFonts w:ascii="Times New Roman" w:hAnsi="Times New Roman" w:cs="Times New Roman"/>
          <w:sz w:val="28"/>
          <w:szCs w:val="28"/>
        </w:rPr>
        <w:t>NAFLD</w:t>
      </w:r>
      <w:r w:rsidR="00E403E6">
        <w:rPr>
          <w:rFonts w:ascii="Times New Roman" w:hAnsi="Times New Roman" w:cs="Times New Roman" w:hint="eastAsia"/>
          <w:sz w:val="28"/>
          <w:szCs w:val="28"/>
        </w:rPr>
        <w:t>）</w:t>
      </w:r>
      <w:r>
        <w:rPr>
          <w:rFonts w:ascii="Times New Roman" w:hAnsi="Times New Roman" w:cs="Times New Roman"/>
          <w:sz w:val="28"/>
          <w:szCs w:val="28"/>
        </w:rPr>
        <w:t>and hepatic triglyceride accumulation, obesity, liver steatosis, and atherosclerosis</w:t>
      </w:r>
      <w:r>
        <w:rPr>
          <w:rFonts w:ascii="Times New Roman" w:hAnsi="Times New Roman" w:cs="Times New Roman"/>
          <w:sz w:val="28"/>
          <w:szCs w:val="28"/>
        </w:rPr>
        <w:fldChar w:fldCharType="begin">
          <w:fldData xml:space="preserve">PEVuZE5vdGU+PENpdGU+PEF1dGhvcj5DYXJvdHRpPC9BdXRob3I+PFllYXI+MjAyMDwvWWVhcj48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UwPC9wYWdlcz48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IxPC92b2x1bWU+PG51bWJlcj4xNzwvbnVtYmVyPjxlZGl0aW9uPjIwMjAvMDgv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DYXJvdHRpPC9BdXRob3I+PFllYXI+MjAyMDwvWWVhcj48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 xml:space="preserve">[48, </w:t>
      </w:r>
      <w:r w:rsidR="00D63715">
        <w:rPr>
          <w:rFonts w:ascii="Times New Roman" w:hAnsi="Times New Roman" w:cs="Times New Roman"/>
          <w:noProof/>
          <w:sz w:val="28"/>
          <w:szCs w:val="28"/>
        </w:rPr>
        <w:lastRenderedPageBreak/>
        <w:t>49]</w:t>
      </w:r>
      <w:r>
        <w:rPr>
          <w:rFonts w:ascii="Times New Roman" w:hAnsi="Times New Roman" w:cs="Times New Roman"/>
          <w:sz w:val="28"/>
          <w:szCs w:val="28"/>
        </w:rPr>
        <w:fldChar w:fldCharType="end"/>
      </w:r>
      <w:r>
        <w:rPr>
          <w:rFonts w:ascii="Times New Roman" w:hAnsi="Times New Roman" w:cs="Times New Roman"/>
          <w:sz w:val="28"/>
          <w:szCs w:val="28"/>
        </w:rPr>
        <w:t>. Similarly, in a recent study, the authors observed that lipophagy deficiency in the tubular cells of patients with diabetic nephropathy and db/db mice was accompanied by significantly ectopic lipid deposition, oxidative stress, and apoptosis. Furthermore, AdipoRon administration moderated these damages by increasing lipophagy, and the effects were blocked partially by AdipoR1 siRNA, an autophagy inhibitor, and enhanced by AMPK activator</w:t>
      </w:r>
      <w:r>
        <w:rPr>
          <w:rFonts w:ascii="Times New Roman" w:hAnsi="Times New Roman" w:cs="Times New Roman"/>
          <w:sz w:val="28"/>
          <w:szCs w:val="28"/>
        </w:rPr>
        <w:fldChar w:fldCharType="begin">
          <w:fldData xml:space="preserve">PEVuZE5vdGU+PENpdGU+PEF1dGhvcj5IYW48L0F1dGhvcj48WWVhcj4yMDIxPC9ZZWFyPjxSZWNO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4xMDMxPC9wYWdlcz48dm9sdW1lPjEyPC92b2x1bWU+PG51bWJlcj4xMTwvbnVtYmVyPjxlZGl0
aW9uPjIwMjEvMTEvMDE8L2VkaXRpb24+PGRhdGVzPjx5ZWFyPjIwMjE8L3llYXI+PHB1Yi1kYXRl
cz48ZGF0ZT5PY3QgMzA8L2RhdGU+PC9wdWItZGF0ZXM+PC9kYXRlcz48YWNjZXNzaW9uLW51bT4z
NDcxODMyOTwvYWNjZXNzaW9uLW51bT48dXJscz48cmVsYXRlZC11cmxzPjx1cmw+aHR0cHM6Ly93
d3cubmF0dXJlLmNvbS9hcnRpY2xlcy9zNDE0MTktMDIxLTA0MzI2LXkucGRmPC91cmw+PC9yZWxh
dGVkLXVybHM+PC91cmxzPjxlbGVjdHJvbmljLXJlc291cmNlLW51bT4xMC4xMDM4L3M0MTQxOS0w
MjEtMDQzMjYteTwvZWxlY3Ryb25pYy1yZXNvdXJjZS1udW0+PHJlbW90ZS1kYXRhYmFzZS1wcm92
aWRlcj5OTE08L3JlbW90ZS1kYXRhYmFzZS1wcm92aWRlcj48bGFuZ3VhZ2U+ZW5nPC9sYW5ndWFn
ZT48L3JlY29yZD48L0NpdGU+PC9FbmROb3RlPn==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IYW48L0F1dGhvcj48WWVhcj4yMDIxPC9ZZWFyPjxSZWNO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4xMDMxPC9wYWdlcz48dm9sdW1lPjEyPC92b2x1bWU+PG51bWJlcj4xMTwvbnVtYmVyPjxlZGl0
aW9uPjIwMjEvMTEvMDE8L2VkaXRpb24+PGRhdGVzPjx5ZWFyPjIwMjE8L3llYXI+PHB1Yi1kYXRl
cz48ZGF0ZT5PY3QgMzA8L2RhdGU+PC9wdWItZGF0ZXM+PC9kYXRlcz48YWNjZXNzaW9uLW51bT4z
NDcxODMyOTwvYWNjZXNzaW9uLW51bT48dXJscz48cmVsYXRlZC11cmxzPjx1cmw+aHR0cHM6Ly93
d3cubmF0dXJlLmNvbS9hcnRpY2xlcy9zNDE0MTktMDIxLTA0MzI2LXkucGRmPC91cmw+PC9yZWxh
dGVkLXVybHM+PC91cmxzPjxlbGVjdHJvbmljLXJlc291cmNlLW51bT4xMC4xMDM4L3M0MTQxOS0w
MjEtMDQzMjYteTwvZWxlY3Ryb25pYy1yZXNvdXJjZS1udW0+PHJlbW90ZS1kYXRhYmFzZS1wcm92
aWRlcj5OTE08L3JlbW90ZS1kYXRhYmFzZS1wcm92aWRlcj48bGFuZ3VhZ2U+ZW5nPC9sYW5ndWFn
ZT48L3JlY29yZD48L0NpdGU+PC9FbmROb3RlPn==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50]</w:t>
      </w:r>
      <w:r>
        <w:rPr>
          <w:rFonts w:ascii="Times New Roman" w:hAnsi="Times New Roman" w:cs="Times New Roman"/>
          <w:sz w:val="28"/>
          <w:szCs w:val="28"/>
        </w:rPr>
        <w:fldChar w:fldCharType="end"/>
      </w:r>
      <w:r>
        <w:rPr>
          <w:rFonts w:ascii="Times New Roman" w:hAnsi="Times New Roman" w:cs="Times New Roman"/>
          <w:sz w:val="28"/>
          <w:szCs w:val="28"/>
        </w:rPr>
        <w:t>. The results indicated that AdipoRon can reduce intrarenal lipotoxicity-associated renal injury by upregulating lipophagy by activating the AdipoR1/AMPK pathway.</w:t>
      </w:r>
    </w:p>
    <w:p w14:paraId="7A8D3373" w14:textId="59F242CB" w:rsidR="00935174" w:rsidRDefault="00480A76">
      <w:pPr>
        <w:autoSpaceDE w:val="0"/>
        <w:autoSpaceDN w:val="0"/>
        <w:adjustRightInd w:val="0"/>
        <w:ind w:firstLineChars="200" w:firstLine="560"/>
        <w:rPr>
          <w:rFonts w:ascii="Times New Roman" w:hAnsi="Times New Roman" w:cs="Times New Roman"/>
          <w:sz w:val="28"/>
          <w:szCs w:val="28"/>
        </w:rPr>
      </w:pPr>
      <w:r>
        <w:rPr>
          <w:rFonts w:ascii="Times New Roman" w:hAnsi="Times New Roman" w:cs="Times New Roman"/>
          <w:sz w:val="28"/>
          <w:szCs w:val="28"/>
        </w:rPr>
        <w:t>ER-phagy enables protein and lipid synthesis, ion homeostasis, and organelle communication via constant ER turnover and modulation</w:t>
      </w:r>
      <w:r>
        <w:rPr>
          <w:rFonts w:ascii="Times New Roman" w:hAnsi="Times New Roman" w:cs="Times New Roman"/>
          <w:sz w:val="28"/>
          <w:szCs w:val="28"/>
        </w:rPr>
        <w:fldChar w:fldCharType="begin">
          <w:fldData xml:space="preserve">PEVuZE5vdGU+PENpdGU+PEF1dGhvcj5LaGFtaW5ldHM8L0F1dGhvcj48WWVhcj4yMDE1PC9ZZWFy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U0LTg8L3BhZ2VzPjx2b2x1bWU+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=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LaGFtaW5ldHM8L0F1dGhvcj48WWVhcj4yMDE1PC9ZZWFy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U0LTg8L3BhZ2VzPjx2b2x1bWU+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=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51]</w:t>
      </w:r>
      <w:r>
        <w:rPr>
          <w:rFonts w:ascii="Times New Roman" w:hAnsi="Times New Roman" w:cs="Times New Roman"/>
          <w:sz w:val="28"/>
          <w:szCs w:val="28"/>
        </w:rPr>
        <w:fldChar w:fldCharType="end"/>
      </w:r>
      <w:r>
        <w:rPr>
          <w:rFonts w:ascii="Times New Roman" w:hAnsi="Times New Roman" w:cs="Times New Roman"/>
          <w:sz w:val="28"/>
          <w:szCs w:val="28"/>
        </w:rPr>
        <w:t xml:space="preserve">. Globular adiponectin upregulates ER-phagy to </w:t>
      </w:r>
      <w:hyperlink r:id="rId8" w:history="1">
        <w:r>
          <w:rPr>
            <w:rFonts w:ascii="Times New Roman" w:hAnsi="Times New Roman" w:cs="Times New Roman"/>
            <w:sz w:val="28"/>
            <w:szCs w:val="28"/>
          </w:rPr>
          <w:t>alleviate</w:t>
        </w:r>
      </w:hyperlink>
      <w:r>
        <w:rPr>
          <w:rFonts w:ascii="Times New Roman" w:hAnsi="Times New Roman" w:cs="Times New Roman"/>
          <w:sz w:val="28"/>
          <w:szCs w:val="28"/>
        </w:rPr>
        <w:t> ER stress and attenuates H9C2 cardiomyocyte apoptosis induced by CIH through AMPK activation</w:t>
      </w:r>
      <w:r>
        <w:rPr>
          <w:rFonts w:ascii="Times New Roman" w:hAnsi="Times New Roman" w:cs="Times New Roman"/>
          <w:sz w:val="28"/>
          <w:szCs w:val="28"/>
        </w:rPr>
        <w:fldChar w:fldCharType="begin">
          <w:fldData xml:space="preserve">PEVuZE5vdGU+PENpdGU+PEF1dGhvcj5aaGFuZzwvQXV0aG9yPjxZZWFyPjIwMjA8L1llYXI+PFJl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aaGFuZzwvQXV0aG9yPjxZZWFyPjIwMjA8L1llYXI+PFJl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52]</w:t>
      </w:r>
      <w:r>
        <w:rPr>
          <w:rFonts w:ascii="Times New Roman" w:hAnsi="Times New Roman" w:cs="Times New Roman"/>
          <w:sz w:val="28"/>
          <w:szCs w:val="28"/>
        </w:rPr>
        <w:fldChar w:fldCharType="end"/>
      </w:r>
      <w:r>
        <w:rPr>
          <w:rFonts w:ascii="Times New Roman" w:hAnsi="Times New Roman" w:cs="Times New Roman"/>
          <w:sz w:val="28"/>
          <w:szCs w:val="28"/>
        </w:rPr>
        <w:t xml:space="preserve">. Interruption of the adiponectin signaling pathway mimics perturbed or inadequate nutrient intake, triggers catabolic processes such as selective forms of autophagy, including ER-phagy and lipophagy, to acquire and mobilize internal nutrient stores, enhances survival, and promotes longevity in </w:t>
      </w:r>
      <w:r w:rsidRPr="00B5688E">
        <w:rPr>
          <w:rFonts w:ascii="Times New Roman" w:hAnsi="Times New Roman" w:cs="Times New Roman"/>
          <w:i/>
          <w:iCs/>
          <w:sz w:val="28"/>
          <w:szCs w:val="28"/>
        </w:rPr>
        <w:t>C. elegans</w:t>
      </w:r>
      <w:r>
        <w:rPr>
          <w:rFonts w:ascii="Times New Roman" w:hAnsi="Times New Roman" w:cs="Times New Roman"/>
          <w:sz w:val="28"/>
          <w:szCs w:val="28"/>
        </w:rPr>
        <w:fldChar w:fldCharType="begin">
          <w:fldData xml:space="preserve">PEVuZE5vdGU+PENpdGU+PEF1dGhvcj5LeXJpYWtha2lzPC9BdXRob3I+PFllYXI+MjAxNzwvWWVh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ExNTwvcGFnZXM+PHZvbHVt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</w:fldData>
        </w:fldChar>
      </w:r>
      <w:r w:rsidR="00D63715">
        <w:rPr>
          <w:rFonts w:ascii="Times New Roman" w:hAnsi="Times New Roman" w:cs="Times New Roman"/>
          <w:sz w:val="28"/>
          <w:szCs w:val="28"/>
        </w:rPr>
        <w:instrText xml:space="preserve"> ADDIN EN.CITE </w:instrText>
      </w:r>
      <w:r w:rsidR="00D63715">
        <w:rPr>
          <w:rFonts w:ascii="Times New Roman" w:hAnsi="Times New Roman" w:cs="Times New Roman"/>
          <w:sz w:val="28"/>
          <w:szCs w:val="28"/>
        </w:rPr>
        <w:fldChar w:fldCharType="begin">
          <w:fldData xml:space="preserve">PEVuZE5vdGU+PENpdGU+PEF1dGhvcj5LeXJpYWtha2lzPC9BdXRob3I+PFllYXI+MjAxNzwvWWVh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ExNTwvcGFnZXM+PHZvbHVt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</w:fldData>
        </w:fldChar>
      </w:r>
      <w:r w:rsidR="00D63715">
        <w:rPr>
          <w:rFonts w:ascii="Times New Roman" w:hAnsi="Times New Roman" w:cs="Times New Roman"/>
          <w:sz w:val="28"/>
          <w:szCs w:val="28"/>
        </w:rPr>
        <w:instrText xml:space="preserve"> ADDIN EN.CITE.DATA </w:instrText>
      </w:r>
      <w:r w:rsidR="00D63715">
        <w:rPr>
          <w:rFonts w:ascii="Times New Roman" w:hAnsi="Times New Roman" w:cs="Times New Roman"/>
          <w:sz w:val="28"/>
          <w:szCs w:val="28"/>
        </w:rPr>
      </w:r>
      <w:r w:rsidR="00D63715">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D63715">
        <w:rPr>
          <w:rFonts w:ascii="Times New Roman" w:hAnsi="Times New Roman" w:cs="Times New Roman"/>
          <w:noProof/>
          <w:sz w:val="28"/>
          <w:szCs w:val="28"/>
        </w:rPr>
        <w:t>[53]</w:t>
      </w:r>
      <w:r>
        <w:rPr>
          <w:rFonts w:ascii="Times New Roman" w:hAnsi="Times New Roman" w:cs="Times New Roman"/>
          <w:sz w:val="28"/>
          <w:szCs w:val="28"/>
        </w:rPr>
        <w:fldChar w:fldCharType="end"/>
      </w:r>
      <w:r>
        <w:rPr>
          <w:rFonts w:ascii="Times New Roman" w:hAnsi="Times New Roman" w:cs="Times New Roman"/>
          <w:sz w:val="28"/>
          <w:szCs w:val="28"/>
        </w:rPr>
        <w:t>.</w:t>
      </w:r>
    </w:p>
    <w:p w14:paraId="73774B54" w14:textId="3DF950D2" w:rsidR="00935174" w:rsidRDefault="00480A76">
      <w:pPr>
        <w:rPr>
          <w:rFonts w:ascii="Times New Roman" w:hAnsi="Times New Roman" w:cs="Times New Roman"/>
          <w:b/>
          <w:bCs/>
          <w:sz w:val="28"/>
          <w:szCs w:val="28"/>
        </w:rPr>
      </w:pPr>
      <w:r>
        <w:rPr>
          <w:rFonts w:ascii="Times New Roman" w:hAnsi="Times New Roman" w:cs="Times New Roman"/>
          <w:b/>
          <w:bCs/>
          <w:sz w:val="28"/>
          <w:szCs w:val="28"/>
        </w:rPr>
        <w:t>Conclusions and Perspectives</w:t>
      </w:r>
    </w:p>
    <w:p w14:paraId="2FF78467" w14:textId="2CE0C87B" w:rsidR="005D2898" w:rsidRDefault="00480A76">
      <w:pPr>
        <w:rPr>
          <w:rFonts w:ascii="Times New Roman" w:hAnsi="Times New Roman" w:cs="Times New Roman"/>
          <w:sz w:val="28"/>
          <w:szCs w:val="28"/>
        </w:rPr>
      </w:pPr>
      <w:r>
        <w:rPr>
          <w:rFonts w:ascii="Times New Roman" w:hAnsi="Times New Roman" w:cs="Times New Roman"/>
          <w:sz w:val="28"/>
          <w:szCs w:val="28"/>
        </w:rPr>
        <w:t xml:space="preserve">In summary, adiponectin is a healthy adipocytokine that has anti-inflammatory and antiapoptotic properties, favorable effects on intermediary metabolism, and cardiovascular, renal, and liver protection </w:t>
      </w:r>
      <w:r>
        <w:rPr>
          <w:rFonts w:ascii="Times New Roman" w:hAnsi="Times New Roman" w:cs="Times New Roman"/>
          <w:sz w:val="28"/>
          <w:szCs w:val="28"/>
        </w:rPr>
        <w:lastRenderedPageBreak/>
        <w:t>(Table 1). Adiponectin has multibiological effects on a wide variety of metabolic pathways, many of which are mediated via autophagy induction. Inflammation response, AMPK activation, oxidative and ER stress, and related signaling pathways are the main pathways by which adiponectin modulates autophagy. However, most current research has focused on molecular or cellular biological reactions. Future studies should elucidate the precise mechanisms by which adiponectin/adipoRs regulate autophagy and its potential physiological functions, as well as evaluate autophagy regulation and implicated biological responses by adiponectin in vivo. A better understanding of the regulation of autophagy by adiponectin can guide preclinical and clinical studies in the treatment of metabolic diseases and cancer.</w:t>
      </w:r>
    </w:p>
    <w:p w14:paraId="42F91DAD" w14:textId="77777777" w:rsidR="005D2898" w:rsidRDefault="005D2898" w:rsidP="00B5688E">
      <w:pPr>
        <w:jc w:val="left"/>
        <w:rPr>
          <w:rFonts w:ascii="Segoe UI" w:hAnsi="Segoe UI" w:cs="Segoe UI"/>
          <w:kern w:val="0"/>
          <w:sz w:val="18"/>
          <w:szCs w:val="18"/>
        </w:rPr>
      </w:pPr>
    </w:p>
    <w:p w14:paraId="0B8E7293" w14:textId="5C4E4D52" w:rsidR="005D2898" w:rsidRPr="00B5688E" w:rsidRDefault="005D2898" w:rsidP="00B5688E">
      <w:pPr>
        <w:jc w:val="left"/>
        <w:rPr>
          <w:rFonts w:ascii="Segoe UI" w:hAnsi="Segoe UI" w:cs="Segoe UI"/>
          <w:kern w:val="0"/>
          <w:sz w:val="18"/>
          <w:szCs w:val="18"/>
        </w:rPr>
      </w:pPr>
      <w:r>
        <w:rPr>
          <w:rFonts w:ascii="Segoe UI" w:hAnsi="Segoe UI" w:cs="Segoe UI" w:hint="eastAsia"/>
          <w:kern w:val="0"/>
          <w:sz w:val="18"/>
          <w:szCs w:val="18"/>
        </w:rPr>
        <w:t>Table</w:t>
      </w:r>
      <w:r>
        <w:rPr>
          <w:rFonts w:ascii="Segoe UI" w:hAnsi="Segoe UI" w:cs="Segoe UI"/>
          <w:kern w:val="0"/>
          <w:sz w:val="18"/>
          <w:szCs w:val="18"/>
        </w:rPr>
        <w:t>1</w:t>
      </w:r>
      <w:r>
        <w:rPr>
          <w:rFonts w:ascii="Segoe UI" w:hAnsi="Segoe UI" w:cs="Segoe UI" w:hint="eastAsia"/>
          <w:kern w:val="0"/>
          <w:sz w:val="18"/>
          <w:szCs w:val="18"/>
        </w:rPr>
        <w:t>.</w:t>
      </w:r>
      <w:r>
        <w:rPr>
          <w:rFonts w:ascii="Segoe UI" w:hAnsi="Segoe UI" w:cs="Segoe UI"/>
          <w:kern w:val="0"/>
          <w:sz w:val="18"/>
          <w:szCs w:val="18"/>
        </w:rPr>
        <w:t xml:space="preserve"> Effects of adiponectin on autophagy regulation</w:t>
      </w:r>
    </w:p>
    <w:tbl>
      <w:tblPr>
        <w:tblStyle w:val="a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5103"/>
        <w:gridCol w:w="1208"/>
      </w:tblGrid>
      <w:tr w:rsidR="005D2898" w14:paraId="0AC7C5EC" w14:textId="77777777" w:rsidTr="00C23EC1">
        <w:trPr>
          <w:trHeight w:val="416"/>
        </w:trPr>
        <w:tc>
          <w:tcPr>
            <w:tcW w:w="1985" w:type="dxa"/>
          </w:tcPr>
          <w:p w14:paraId="0551E8F1" w14:textId="77777777" w:rsidR="005D2898" w:rsidRDefault="005D2898" w:rsidP="00C23EC1">
            <w:pPr>
              <w:rPr>
                <w:rFonts w:ascii="Segoe UI" w:hAnsi="Segoe UI" w:cs="Segoe UI"/>
                <w:kern w:val="0"/>
                <w:sz w:val="18"/>
                <w:szCs w:val="18"/>
              </w:rPr>
            </w:pPr>
            <w:r>
              <w:rPr>
                <w:rFonts w:ascii="Segoe UI" w:hAnsi="Segoe UI" w:cs="Segoe UI" w:hint="eastAsia"/>
                <w:kern w:val="0"/>
                <w:sz w:val="18"/>
                <w:szCs w:val="18"/>
              </w:rPr>
              <w:t>E</w:t>
            </w:r>
            <w:r>
              <w:rPr>
                <w:rFonts w:ascii="Segoe UI" w:hAnsi="Segoe UI" w:cs="Segoe UI"/>
                <w:kern w:val="0"/>
                <w:sz w:val="18"/>
                <w:szCs w:val="18"/>
              </w:rPr>
              <w:t xml:space="preserve">xperimental models </w:t>
            </w:r>
          </w:p>
        </w:tc>
        <w:tc>
          <w:tcPr>
            <w:tcW w:w="5103" w:type="dxa"/>
          </w:tcPr>
          <w:p w14:paraId="32621D73" w14:textId="77777777" w:rsidR="005D2898" w:rsidRDefault="005D2898" w:rsidP="00C23EC1">
            <w:pPr>
              <w:rPr>
                <w:rFonts w:ascii="Segoe UI" w:hAnsi="Segoe UI" w:cs="Segoe UI"/>
                <w:kern w:val="0"/>
                <w:sz w:val="18"/>
                <w:szCs w:val="18"/>
              </w:rPr>
            </w:pPr>
            <w:r>
              <w:rPr>
                <w:rFonts w:ascii="Segoe UI" w:hAnsi="Segoe UI" w:cs="Segoe UI" w:hint="eastAsia"/>
                <w:kern w:val="0"/>
                <w:sz w:val="18"/>
                <w:szCs w:val="18"/>
              </w:rPr>
              <w:t>B</w:t>
            </w:r>
            <w:r>
              <w:rPr>
                <w:rFonts w:ascii="Segoe UI" w:hAnsi="Segoe UI" w:cs="Segoe UI"/>
                <w:kern w:val="0"/>
                <w:sz w:val="18"/>
                <w:szCs w:val="18"/>
              </w:rPr>
              <w:t>iological responses</w:t>
            </w:r>
          </w:p>
        </w:tc>
        <w:tc>
          <w:tcPr>
            <w:tcW w:w="1208" w:type="dxa"/>
          </w:tcPr>
          <w:p w14:paraId="79108B95" w14:textId="77777777" w:rsidR="005D2898" w:rsidRDefault="005D2898" w:rsidP="00C23EC1">
            <w:pPr>
              <w:rPr>
                <w:rFonts w:ascii="Segoe UI" w:hAnsi="Segoe UI" w:cs="Segoe UI"/>
                <w:kern w:val="0"/>
                <w:sz w:val="18"/>
                <w:szCs w:val="18"/>
              </w:rPr>
            </w:pPr>
            <w:r>
              <w:rPr>
                <w:rFonts w:ascii="Segoe UI" w:hAnsi="Segoe UI" w:cs="Segoe UI" w:hint="eastAsia"/>
                <w:kern w:val="0"/>
                <w:sz w:val="18"/>
                <w:szCs w:val="18"/>
              </w:rPr>
              <w:t>R</w:t>
            </w:r>
            <w:r>
              <w:rPr>
                <w:rFonts w:ascii="Segoe UI" w:hAnsi="Segoe UI" w:cs="Segoe UI"/>
                <w:kern w:val="0"/>
                <w:sz w:val="18"/>
                <w:szCs w:val="18"/>
              </w:rPr>
              <w:t>eferences</w:t>
            </w:r>
          </w:p>
        </w:tc>
      </w:tr>
      <w:tr w:rsidR="005D2898" w14:paraId="032357EA" w14:textId="77777777" w:rsidTr="00C23EC1">
        <w:tc>
          <w:tcPr>
            <w:tcW w:w="1985" w:type="dxa"/>
          </w:tcPr>
          <w:p w14:paraId="2D00ACB4" w14:textId="77777777" w:rsidR="005D2898" w:rsidRDefault="005D2898" w:rsidP="00C23EC1">
            <w:pPr>
              <w:spacing w:afterLines="50" w:after="156"/>
              <w:jc w:val="left"/>
              <w:rPr>
                <w:rFonts w:ascii="Segoe UI" w:hAnsi="Segoe UI" w:cs="Segoe UI"/>
                <w:kern w:val="0"/>
                <w:sz w:val="18"/>
                <w:szCs w:val="18"/>
              </w:rPr>
            </w:pPr>
            <w:r>
              <w:rPr>
                <w:rFonts w:ascii="Segoe UI" w:hAnsi="Segoe UI" w:cs="Segoe UI"/>
                <w:kern w:val="0"/>
                <w:sz w:val="18"/>
                <w:szCs w:val="18"/>
              </w:rPr>
              <w:t xml:space="preserve">L6 skeletal muscle cells </w:t>
            </w:r>
          </w:p>
          <w:p w14:paraId="0DEE3130" w14:textId="77777777" w:rsidR="005D2898" w:rsidRDefault="005D2898" w:rsidP="00C23EC1">
            <w:pPr>
              <w:rPr>
                <w:rFonts w:ascii="Segoe UI" w:hAnsi="Segoe UI" w:cs="Segoe UI"/>
                <w:kern w:val="0"/>
                <w:sz w:val="18"/>
                <w:szCs w:val="18"/>
              </w:rPr>
            </w:pPr>
            <w:r>
              <w:rPr>
                <w:rFonts w:ascii="Segoe UI" w:hAnsi="Segoe UI" w:cs="Segoe UI"/>
                <w:kern w:val="0"/>
                <w:sz w:val="18"/>
                <w:szCs w:val="18"/>
              </w:rPr>
              <w:t>Breast cancer cells</w:t>
            </w:r>
          </w:p>
          <w:p w14:paraId="05E1AFF8" w14:textId="77777777" w:rsidR="005D2898" w:rsidRDefault="005D2898" w:rsidP="00C23EC1">
            <w:pPr>
              <w:spacing w:afterLines="50" w:after="156"/>
              <w:rPr>
                <w:rFonts w:ascii="Segoe UI" w:hAnsi="Segoe UI" w:cs="Segoe UI"/>
                <w:kern w:val="0"/>
                <w:sz w:val="18"/>
                <w:szCs w:val="18"/>
              </w:rPr>
            </w:pPr>
          </w:p>
          <w:p w14:paraId="3E28730B" w14:textId="77777777" w:rsidR="005D2898" w:rsidRDefault="005D2898" w:rsidP="00C23EC1">
            <w:pPr>
              <w:rPr>
                <w:rFonts w:ascii="Segoe UI" w:hAnsi="Segoe UI" w:cs="Segoe UI"/>
                <w:kern w:val="0"/>
                <w:sz w:val="18"/>
                <w:szCs w:val="18"/>
              </w:rPr>
            </w:pPr>
            <w:r>
              <w:rPr>
                <w:rFonts w:ascii="Segoe UI" w:hAnsi="Segoe UI" w:cs="Segoe UI"/>
                <w:kern w:val="0"/>
                <w:sz w:val="18"/>
                <w:szCs w:val="18"/>
              </w:rPr>
              <w:t>Chondrocytes</w:t>
            </w:r>
          </w:p>
          <w:p w14:paraId="30D23E72" w14:textId="77777777" w:rsidR="005D2898" w:rsidRDefault="005D2898" w:rsidP="00C23EC1">
            <w:pPr>
              <w:rPr>
                <w:rFonts w:ascii="Segoe UI" w:hAnsi="Segoe UI" w:cs="Segoe UI"/>
                <w:kern w:val="0"/>
                <w:sz w:val="18"/>
                <w:szCs w:val="18"/>
              </w:rPr>
            </w:pPr>
          </w:p>
          <w:p w14:paraId="0CB25FE7" w14:textId="77777777" w:rsidR="005D2898" w:rsidRDefault="005D2898" w:rsidP="00C23EC1">
            <w:pPr>
              <w:rPr>
                <w:rFonts w:ascii="Segoe UI" w:hAnsi="Segoe UI" w:cs="Segoe UI"/>
                <w:kern w:val="0"/>
                <w:sz w:val="18"/>
                <w:szCs w:val="18"/>
              </w:rPr>
            </w:pPr>
          </w:p>
          <w:p w14:paraId="3215D525" w14:textId="77777777" w:rsidR="005D2898" w:rsidRDefault="005D2898" w:rsidP="00C23EC1">
            <w:pPr>
              <w:spacing w:afterLines="50" w:after="156"/>
              <w:jc w:val="left"/>
              <w:rPr>
                <w:rFonts w:ascii="Segoe UI" w:hAnsi="Segoe UI" w:cs="Segoe UI"/>
                <w:kern w:val="0"/>
                <w:sz w:val="18"/>
                <w:szCs w:val="18"/>
              </w:rPr>
            </w:pPr>
          </w:p>
          <w:p w14:paraId="0A9EB713" w14:textId="77777777" w:rsidR="005D2898" w:rsidRDefault="005D2898" w:rsidP="00C23EC1">
            <w:pPr>
              <w:jc w:val="left"/>
              <w:rPr>
                <w:rFonts w:ascii="Segoe UI" w:hAnsi="Segoe UI" w:cs="Segoe UI"/>
                <w:kern w:val="0"/>
                <w:sz w:val="18"/>
                <w:szCs w:val="18"/>
              </w:rPr>
            </w:pPr>
            <w:r>
              <w:rPr>
                <w:rFonts w:ascii="Segoe UI" w:hAnsi="Segoe UI" w:cs="Segoe UI"/>
                <w:kern w:val="0"/>
                <w:sz w:val="18"/>
                <w:szCs w:val="18"/>
              </w:rPr>
              <w:t>Macrophages</w:t>
            </w:r>
          </w:p>
          <w:p w14:paraId="05E20416" w14:textId="77777777" w:rsidR="005D2898" w:rsidRDefault="005D2898" w:rsidP="00C23EC1">
            <w:pPr>
              <w:rPr>
                <w:rFonts w:ascii="Segoe UI" w:hAnsi="Segoe UI" w:cs="Segoe UI"/>
                <w:kern w:val="0"/>
                <w:sz w:val="18"/>
                <w:szCs w:val="18"/>
              </w:rPr>
            </w:pPr>
          </w:p>
          <w:p w14:paraId="4AC36B9A" w14:textId="77777777" w:rsidR="005D2898" w:rsidRDefault="005D2898" w:rsidP="00C23EC1">
            <w:pPr>
              <w:rPr>
                <w:rFonts w:ascii="Segoe UI" w:hAnsi="Segoe UI" w:cs="Segoe UI"/>
                <w:kern w:val="0"/>
                <w:sz w:val="18"/>
                <w:szCs w:val="18"/>
              </w:rPr>
            </w:pPr>
          </w:p>
          <w:p w14:paraId="4603C1D8" w14:textId="77777777" w:rsidR="005D2898" w:rsidRDefault="005D2898" w:rsidP="00C23EC1">
            <w:pPr>
              <w:rPr>
                <w:rFonts w:ascii="Segoe UI" w:hAnsi="Segoe UI" w:cs="Segoe UI"/>
                <w:kern w:val="0"/>
                <w:sz w:val="18"/>
                <w:szCs w:val="18"/>
              </w:rPr>
            </w:pPr>
          </w:p>
          <w:p w14:paraId="19305F93" w14:textId="77777777" w:rsidR="005D2898" w:rsidRDefault="005D2898" w:rsidP="00C23EC1">
            <w:pPr>
              <w:rPr>
                <w:rFonts w:ascii="Segoe UI" w:hAnsi="Segoe UI" w:cs="Segoe UI"/>
                <w:kern w:val="0"/>
                <w:sz w:val="18"/>
                <w:szCs w:val="18"/>
              </w:rPr>
            </w:pPr>
          </w:p>
          <w:p w14:paraId="6FCF57A7" w14:textId="77777777" w:rsidR="005D2898" w:rsidRDefault="005D2898" w:rsidP="00C23EC1">
            <w:pPr>
              <w:spacing w:afterLines="50" w:after="156"/>
              <w:rPr>
                <w:rFonts w:ascii="Segoe UI" w:hAnsi="Segoe UI" w:cs="Segoe UI"/>
                <w:kern w:val="0"/>
                <w:sz w:val="18"/>
                <w:szCs w:val="18"/>
              </w:rPr>
            </w:pPr>
          </w:p>
          <w:p w14:paraId="006285ED" w14:textId="77777777" w:rsidR="005D2898" w:rsidRDefault="005D2898" w:rsidP="00C23EC1">
            <w:pPr>
              <w:rPr>
                <w:rFonts w:ascii="Segoe UI" w:hAnsi="Segoe UI" w:cs="Segoe UI"/>
                <w:kern w:val="0"/>
                <w:sz w:val="18"/>
                <w:szCs w:val="18"/>
              </w:rPr>
            </w:pPr>
            <w:r>
              <w:rPr>
                <w:rFonts w:ascii="Segoe UI" w:hAnsi="Segoe UI" w:cs="Segoe UI"/>
                <w:kern w:val="0"/>
                <w:sz w:val="18"/>
                <w:szCs w:val="18"/>
              </w:rPr>
              <w:t>C2C12 myoblasts</w:t>
            </w:r>
          </w:p>
          <w:p w14:paraId="5EB88A12" w14:textId="77777777" w:rsidR="005D2898" w:rsidRDefault="005D2898" w:rsidP="00C23EC1">
            <w:pPr>
              <w:rPr>
                <w:rFonts w:ascii="Segoe UI" w:hAnsi="Segoe UI" w:cs="Segoe UI"/>
                <w:kern w:val="0"/>
                <w:sz w:val="18"/>
                <w:szCs w:val="18"/>
              </w:rPr>
            </w:pPr>
          </w:p>
          <w:p w14:paraId="6895BE7D" w14:textId="77777777" w:rsidR="005D2898" w:rsidRDefault="005D2898" w:rsidP="00C23EC1">
            <w:pPr>
              <w:spacing w:afterLines="50" w:after="156"/>
              <w:rPr>
                <w:rFonts w:ascii="Segoe UI" w:hAnsi="Segoe UI" w:cs="Segoe UI"/>
                <w:kern w:val="0"/>
                <w:sz w:val="18"/>
                <w:szCs w:val="18"/>
              </w:rPr>
            </w:pPr>
          </w:p>
          <w:p w14:paraId="53B9A37E" w14:textId="77777777" w:rsidR="005D2898" w:rsidRDefault="005D2898" w:rsidP="00C23EC1">
            <w:pPr>
              <w:jc w:val="left"/>
              <w:rPr>
                <w:rFonts w:ascii="Segoe UI" w:hAnsi="Segoe UI" w:cs="Segoe UI"/>
                <w:kern w:val="0"/>
                <w:sz w:val="18"/>
                <w:szCs w:val="18"/>
              </w:rPr>
            </w:pPr>
            <w:r>
              <w:rPr>
                <w:rFonts w:ascii="Segoe UI" w:hAnsi="Segoe UI" w:cs="Segoe UI"/>
                <w:kern w:val="0"/>
                <w:sz w:val="18"/>
                <w:szCs w:val="18"/>
              </w:rPr>
              <w:t>Adipoq knockout (adipoq(-/-)) mice</w:t>
            </w:r>
          </w:p>
          <w:p w14:paraId="13C1E9B3" w14:textId="77777777" w:rsidR="005D2898" w:rsidRDefault="005D2898" w:rsidP="00C23EC1">
            <w:pPr>
              <w:rPr>
                <w:rFonts w:ascii="Segoe UI" w:hAnsi="Segoe UI" w:cs="Segoe UI"/>
                <w:kern w:val="0"/>
                <w:sz w:val="18"/>
                <w:szCs w:val="18"/>
              </w:rPr>
            </w:pPr>
            <w:r>
              <w:rPr>
                <w:rFonts w:ascii="Segoe UI" w:hAnsi="Segoe UI" w:cs="Segoe UI"/>
                <w:kern w:val="0"/>
                <w:sz w:val="18"/>
                <w:szCs w:val="18"/>
              </w:rPr>
              <w:t>hepatocyte</w:t>
            </w:r>
          </w:p>
          <w:p w14:paraId="112F321A" w14:textId="77777777" w:rsidR="005D2898" w:rsidRDefault="005D2898" w:rsidP="00C23EC1">
            <w:pPr>
              <w:rPr>
                <w:rFonts w:ascii="Segoe UI" w:hAnsi="Segoe UI" w:cs="Segoe UI"/>
                <w:kern w:val="0"/>
                <w:sz w:val="18"/>
                <w:szCs w:val="18"/>
              </w:rPr>
            </w:pPr>
          </w:p>
          <w:p w14:paraId="5AA1BA27" w14:textId="77777777" w:rsidR="005D2898" w:rsidRDefault="005D2898" w:rsidP="00C23EC1">
            <w:pPr>
              <w:rPr>
                <w:rFonts w:ascii="Segoe UI" w:hAnsi="Segoe UI" w:cs="Segoe UI"/>
                <w:kern w:val="0"/>
                <w:sz w:val="18"/>
                <w:szCs w:val="18"/>
              </w:rPr>
            </w:pPr>
          </w:p>
          <w:p w14:paraId="096F588A" w14:textId="77777777" w:rsidR="005D2898" w:rsidRDefault="005D2898" w:rsidP="00C23EC1">
            <w:pPr>
              <w:rPr>
                <w:rFonts w:ascii="Segoe UI" w:hAnsi="Segoe UI" w:cs="Segoe UI"/>
                <w:kern w:val="0"/>
                <w:sz w:val="18"/>
                <w:szCs w:val="18"/>
              </w:rPr>
            </w:pPr>
          </w:p>
          <w:p w14:paraId="0FA46EF7" w14:textId="77777777" w:rsidR="005D2898" w:rsidRDefault="005D2898" w:rsidP="00C23EC1">
            <w:pPr>
              <w:rPr>
                <w:rFonts w:ascii="Segoe UI" w:hAnsi="Segoe UI" w:cs="Segoe UI"/>
                <w:kern w:val="0"/>
                <w:sz w:val="18"/>
                <w:szCs w:val="18"/>
              </w:rPr>
            </w:pPr>
          </w:p>
          <w:p w14:paraId="3241C27D" w14:textId="77777777" w:rsidR="005D2898" w:rsidRDefault="005D2898" w:rsidP="00C23EC1">
            <w:pPr>
              <w:spacing w:afterLines="50" w:after="156"/>
              <w:rPr>
                <w:rFonts w:ascii="Segoe UI" w:hAnsi="Segoe UI" w:cs="Segoe UI"/>
                <w:kern w:val="0"/>
                <w:sz w:val="18"/>
                <w:szCs w:val="18"/>
              </w:rPr>
            </w:pPr>
          </w:p>
          <w:p w14:paraId="1FCEF733" w14:textId="77777777" w:rsidR="005D2898" w:rsidRDefault="005D2898" w:rsidP="00C23EC1">
            <w:pPr>
              <w:rPr>
                <w:rFonts w:ascii="Segoe UI" w:hAnsi="Segoe UI" w:cs="Segoe UI"/>
                <w:kern w:val="0"/>
                <w:sz w:val="18"/>
                <w:szCs w:val="18"/>
              </w:rPr>
            </w:pPr>
            <w:r>
              <w:rPr>
                <w:rFonts w:ascii="Segoe UI" w:hAnsi="Segoe UI" w:cs="Segoe UI"/>
                <w:kern w:val="0"/>
                <w:sz w:val="18"/>
                <w:szCs w:val="18"/>
              </w:rPr>
              <w:t>cardiomyocytes</w:t>
            </w:r>
          </w:p>
          <w:p w14:paraId="61EE256F" w14:textId="77777777" w:rsidR="005D2898" w:rsidRDefault="005D2898" w:rsidP="00C23EC1">
            <w:pPr>
              <w:rPr>
                <w:rFonts w:ascii="Segoe UI" w:hAnsi="Segoe UI" w:cs="Segoe UI"/>
                <w:kern w:val="0"/>
                <w:sz w:val="18"/>
                <w:szCs w:val="18"/>
              </w:rPr>
            </w:pPr>
          </w:p>
          <w:p w14:paraId="081EFF3A" w14:textId="77777777" w:rsidR="005D2898" w:rsidRDefault="005D2898" w:rsidP="00C23EC1">
            <w:pPr>
              <w:rPr>
                <w:rFonts w:ascii="Segoe UI" w:hAnsi="Segoe UI" w:cs="Segoe UI"/>
                <w:kern w:val="0"/>
                <w:sz w:val="18"/>
                <w:szCs w:val="18"/>
              </w:rPr>
            </w:pPr>
          </w:p>
          <w:p w14:paraId="2831F6C4" w14:textId="77777777" w:rsidR="005D2898" w:rsidRDefault="005D2898" w:rsidP="00C23EC1">
            <w:pPr>
              <w:rPr>
                <w:rFonts w:ascii="Segoe UI" w:hAnsi="Segoe UI" w:cs="Segoe UI"/>
                <w:kern w:val="0"/>
                <w:sz w:val="18"/>
                <w:szCs w:val="18"/>
              </w:rPr>
            </w:pPr>
          </w:p>
          <w:p w14:paraId="1FD47481" w14:textId="77777777" w:rsidR="005D2898" w:rsidRDefault="005D2898" w:rsidP="00C23EC1">
            <w:pPr>
              <w:rPr>
                <w:rFonts w:ascii="Segoe UI" w:hAnsi="Segoe UI" w:cs="Segoe UI"/>
                <w:kern w:val="0"/>
                <w:sz w:val="18"/>
                <w:szCs w:val="18"/>
              </w:rPr>
            </w:pPr>
          </w:p>
          <w:p w14:paraId="34862E4A" w14:textId="77777777" w:rsidR="005D2898" w:rsidRDefault="005D2898" w:rsidP="00C23EC1">
            <w:pPr>
              <w:rPr>
                <w:rFonts w:ascii="Segoe UI" w:hAnsi="Segoe UI" w:cs="Segoe UI"/>
                <w:kern w:val="0"/>
                <w:sz w:val="18"/>
                <w:szCs w:val="18"/>
              </w:rPr>
            </w:pPr>
          </w:p>
          <w:p w14:paraId="1AAA93EB" w14:textId="77777777" w:rsidR="005D2898" w:rsidRDefault="005D2898" w:rsidP="00C23EC1">
            <w:pPr>
              <w:spacing w:afterLines="50" w:after="156"/>
              <w:rPr>
                <w:rFonts w:ascii="Segoe UI" w:hAnsi="Segoe UI" w:cs="Segoe UI"/>
                <w:kern w:val="0"/>
                <w:sz w:val="18"/>
                <w:szCs w:val="18"/>
              </w:rPr>
            </w:pPr>
          </w:p>
          <w:p w14:paraId="1CF95958" w14:textId="77777777" w:rsidR="005D2898" w:rsidRDefault="005D2898" w:rsidP="00C23EC1">
            <w:pPr>
              <w:rPr>
                <w:rFonts w:ascii="Segoe UI" w:hAnsi="Segoe UI" w:cs="Segoe UI"/>
                <w:kern w:val="0"/>
                <w:sz w:val="18"/>
                <w:szCs w:val="18"/>
              </w:rPr>
            </w:pPr>
            <w:r>
              <w:rPr>
                <w:rFonts w:ascii="Segoe UI" w:hAnsi="Segoe UI" w:cs="Segoe UI"/>
                <w:kern w:val="0"/>
                <w:sz w:val="18"/>
                <w:szCs w:val="18"/>
              </w:rPr>
              <w:t>Diabetic mice</w:t>
            </w:r>
          </w:p>
          <w:p w14:paraId="24E53693" w14:textId="77777777" w:rsidR="005D2898" w:rsidRDefault="005D2898" w:rsidP="00C23EC1">
            <w:pPr>
              <w:rPr>
                <w:rFonts w:ascii="Segoe UI" w:hAnsi="Segoe UI" w:cs="Segoe UI"/>
                <w:kern w:val="0"/>
                <w:sz w:val="18"/>
                <w:szCs w:val="18"/>
              </w:rPr>
            </w:pPr>
          </w:p>
          <w:p w14:paraId="086B6253" w14:textId="77777777" w:rsidR="005D2898" w:rsidRDefault="005D2898" w:rsidP="00C23EC1">
            <w:pPr>
              <w:rPr>
                <w:rFonts w:ascii="Segoe UI" w:hAnsi="Segoe UI" w:cs="Segoe UI"/>
                <w:kern w:val="0"/>
                <w:sz w:val="18"/>
                <w:szCs w:val="18"/>
              </w:rPr>
            </w:pPr>
          </w:p>
          <w:p w14:paraId="1AA7B11E" w14:textId="77777777" w:rsidR="005D2898" w:rsidRDefault="005D2898" w:rsidP="00C23EC1">
            <w:pPr>
              <w:rPr>
                <w:rFonts w:ascii="Segoe UI" w:hAnsi="Segoe UI" w:cs="Segoe UI"/>
                <w:kern w:val="0"/>
                <w:sz w:val="18"/>
                <w:szCs w:val="18"/>
              </w:rPr>
            </w:pPr>
          </w:p>
          <w:p w14:paraId="2E4290C2" w14:textId="77777777" w:rsidR="005D2898" w:rsidRDefault="005D2898" w:rsidP="00C23EC1">
            <w:pPr>
              <w:rPr>
                <w:rFonts w:ascii="Segoe UI" w:hAnsi="Segoe UI" w:cs="Segoe UI"/>
                <w:kern w:val="0"/>
                <w:sz w:val="18"/>
                <w:szCs w:val="18"/>
              </w:rPr>
            </w:pPr>
          </w:p>
        </w:tc>
        <w:tc>
          <w:tcPr>
            <w:tcW w:w="5103" w:type="dxa"/>
          </w:tcPr>
          <w:p w14:paraId="4AB8398B" w14:textId="77777777" w:rsidR="005D2898" w:rsidRDefault="005D2898" w:rsidP="00C23EC1">
            <w:pPr>
              <w:spacing w:afterLines="50" w:after="156"/>
              <w:jc w:val="left"/>
              <w:rPr>
                <w:rFonts w:ascii="Segoe UI" w:hAnsi="Segoe UI" w:cs="Segoe UI"/>
                <w:kern w:val="0"/>
                <w:sz w:val="18"/>
                <w:szCs w:val="18"/>
              </w:rPr>
            </w:pPr>
            <w:r>
              <w:rPr>
                <w:rFonts w:ascii="Segoe UI" w:hAnsi="Segoe UI" w:cs="Segoe UI"/>
                <w:kern w:val="0"/>
                <w:sz w:val="18"/>
                <w:szCs w:val="18"/>
              </w:rPr>
              <w:lastRenderedPageBreak/>
              <w:t>Adiponectin-induced autophagy in</w:t>
            </w:r>
            <w:r>
              <w:rPr>
                <w:rFonts w:ascii="Segoe UI" w:hAnsi="Segoe UI" w:cs="Segoe UI" w:hint="eastAsia"/>
                <w:kern w:val="0"/>
                <w:sz w:val="18"/>
                <w:szCs w:val="18"/>
              </w:rPr>
              <w:t xml:space="preserve"> </w:t>
            </w:r>
            <w:r>
              <w:rPr>
                <w:rFonts w:ascii="Segoe UI" w:hAnsi="Segoe UI" w:cs="Segoe UI"/>
                <w:kern w:val="0"/>
                <w:sz w:val="18"/>
                <w:szCs w:val="18"/>
              </w:rPr>
              <w:t>skeletal muscle cells and alleviated ER stress and insulin resistance.</w:t>
            </w:r>
          </w:p>
          <w:p w14:paraId="188465E3" w14:textId="77777777" w:rsidR="005D2898" w:rsidRDefault="005D2898" w:rsidP="00C23EC1">
            <w:pPr>
              <w:spacing w:afterLines="50" w:after="156"/>
              <w:rPr>
                <w:rFonts w:ascii="Segoe UI" w:hAnsi="Segoe UI" w:cs="Segoe UI"/>
                <w:kern w:val="0"/>
                <w:sz w:val="18"/>
                <w:szCs w:val="18"/>
              </w:rPr>
            </w:pPr>
            <w:r>
              <w:rPr>
                <w:rFonts w:ascii="Segoe UI" w:hAnsi="Segoe UI" w:cs="Segoe UI"/>
                <w:kern w:val="0"/>
                <w:sz w:val="18"/>
                <w:szCs w:val="18"/>
              </w:rPr>
              <w:t>Adiponectin induces autophagic cell death in breast cancer, and inhibits breast cancer growth and induces apoptosis.</w:t>
            </w:r>
          </w:p>
          <w:p w14:paraId="2A456785" w14:textId="77777777" w:rsidR="005D2898" w:rsidRDefault="005D2898" w:rsidP="00C23EC1">
            <w:pPr>
              <w:rPr>
                <w:rFonts w:ascii="Segoe UI" w:hAnsi="Segoe UI" w:cs="Segoe UI"/>
                <w:kern w:val="0"/>
                <w:sz w:val="18"/>
                <w:szCs w:val="18"/>
              </w:rPr>
            </w:pPr>
            <w:r>
              <w:rPr>
                <w:rFonts w:ascii="Segoe UI" w:hAnsi="Segoe UI" w:cs="Segoe UI"/>
                <w:kern w:val="0"/>
                <w:sz w:val="18"/>
                <w:szCs w:val="18"/>
              </w:rPr>
              <w:t>Globular adiponectin protected chondrocytes by inducing autophagy via AMPK/mTOR signal-pathway activation.</w:t>
            </w:r>
          </w:p>
          <w:p w14:paraId="43A119AE" w14:textId="77777777" w:rsidR="005D2898" w:rsidRDefault="005D2898" w:rsidP="00C23EC1">
            <w:pPr>
              <w:autoSpaceDE w:val="0"/>
              <w:autoSpaceDN w:val="0"/>
              <w:adjustRightInd w:val="0"/>
              <w:spacing w:afterLines="50" w:after="156"/>
              <w:jc w:val="left"/>
              <w:rPr>
                <w:rFonts w:ascii="Segoe UI" w:hAnsi="Segoe UI" w:cs="Segoe UI"/>
                <w:kern w:val="0"/>
                <w:sz w:val="18"/>
                <w:szCs w:val="18"/>
              </w:rPr>
            </w:pPr>
            <w:r>
              <w:rPr>
                <w:rFonts w:ascii="Segoe UI" w:hAnsi="Segoe UI" w:cs="Segoe UI"/>
                <w:kern w:val="0"/>
                <w:sz w:val="18"/>
                <w:szCs w:val="18"/>
              </w:rPr>
              <w:t>AdipoRon alleviates the calcification of chondrocytes via activating AMPK-mTOR signaling to promote autophagy.</w:t>
            </w:r>
          </w:p>
          <w:p w14:paraId="1663032D" w14:textId="77777777" w:rsidR="005D2898" w:rsidRDefault="005D2898" w:rsidP="00C23EC1">
            <w:pPr>
              <w:autoSpaceDE w:val="0"/>
              <w:autoSpaceDN w:val="0"/>
              <w:adjustRightInd w:val="0"/>
              <w:jc w:val="left"/>
              <w:rPr>
                <w:rFonts w:ascii="Segoe UI" w:hAnsi="Segoe UI" w:cs="Segoe UI"/>
                <w:kern w:val="0"/>
                <w:sz w:val="18"/>
                <w:szCs w:val="18"/>
              </w:rPr>
            </w:pPr>
            <w:r>
              <w:rPr>
                <w:rFonts w:ascii="Segoe UI" w:hAnsi="Segoe UI" w:cs="Segoe UI"/>
                <w:kern w:val="0"/>
                <w:sz w:val="18"/>
                <w:szCs w:val="18"/>
              </w:rPr>
              <w:t>Adiponectin inhibits LPS-primed inflammasomes activation via autophagy induction and AMPK signaling activation.</w:t>
            </w:r>
          </w:p>
          <w:p w14:paraId="6F7D9C74" w14:textId="77777777" w:rsidR="005D2898" w:rsidRDefault="005D2898" w:rsidP="00C23EC1">
            <w:pPr>
              <w:autoSpaceDE w:val="0"/>
              <w:autoSpaceDN w:val="0"/>
              <w:adjustRightInd w:val="0"/>
              <w:jc w:val="left"/>
              <w:rPr>
                <w:rFonts w:ascii="Segoe UI" w:hAnsi="Segoe UI" w:cs="Segoe UI"/>
                <w:kern w:val="0"/>
                <w:sz w:val="18"/>
                <w:szCs w:val="18"/>
              </w:rPr>
            </w:pPr>
            <w:r>
              <w:rPr>
                <w:rFonts w:ascii="Segoe UI" w:hAnsi="Segoe UI" w:cs="Segoe UI"/>
                <w:kern w:val="0"/>
                <w:sz w:val="18"/>
                <w:szCs w:val="18"/>
              </w:rPr>
              <w:t>Gene silencing of p62 prevented gAcrp-induced increases in autophagy-related genes and autophagosome formation.</w:t>
            </w:r>
          </w:p>
          <w:p w14:paraId="40E7F671" w14:textId="77777777" w:rsidR="005D2898" w:rsidRDefault="005D2898" w:rsidP="00C23EC1">
            <w:pPr>
              <w:autoSpaceDE w:val="0"/>
              <w:autoSpaceDN w:val="0"/>
              <w:adjustRightInd w:val="0"/>
              <w:spacing w:afterLines="50" w:after="156"/>
              <w:jc w:val="left"/>
              <w:rPr>
                <w:rFonts w:ascii="Segoe UI" w:hAnsi="Segoe UI" w:cs="Segoe UI"/>
                <w:kern w:val="0"/>
                <w:sz w:val="18"/>
                <w:szCs w:val="18"/>
              </w:rPr>
            </w:pPr>
            <w:r>
              <w:rPr>
                <w:rFonts w:ascii="Segoe UI" w:hAnsi="Segoe UI" w:cs="Segoe UI"/>
                <w:kern w:val="0"/>
                <w:sz w:val="18"/>
                <w:szCs w:val="18"/>
              </w:rPr>
              <w:t>Enhanced interaction of Bcl-2 with Beclin-1 prevented gAcrp-induced autophagy activation.</w:t>
            </w:r>
          </w:p>
          <w:p w14:paraId="1DE620E6" w14:textId="77777777" w:rsidR="005D2898" w:rsidRDefault="005D2898" w:rsidP="00C23EC1">
            <w:pPr>
              <w:spacing w:afterLines="50" w:after="156"/>
              <w:rPr>
                <w:rFonts w:ascii="Segoe UI" w:hAnsi="Segoe UI" w:cs="Segoe UI"/>
                <w:kern w:val="0"/>
                <w:sz w:val="18"/>
                <w:szCs w:val="18"/>
              </w:rPr>
            </w:pPr>
            <w:r>
              <w:rPr>
                <w:rFonts w:ascii="Segoe UI" w:hAnsi="Segoe UI" w:cs="Segoe UI"/>
                <w:kern w:val="0"/>
                <w:sz w:val="18"/>
                <w:szCs w:val="18"/>
              </w:rPr>
              <w:t xml:space="preserve">Adiponectin protected C2C12 myoblasts against oxidative </w:t>
            </w:r>
            <w:r>
              <w:rPr>
                <w:rFonts w:ascii="Segoe UI" w:hAnsi="Segoe UI" w:cs="Segoe UI"/>
                <w:kern w:val="0"/>
                <w:sz w:val="18"/>
                <w:szCs w:val="18"/>
              </w:rPr>
              <w:lastRenderedPageBreak/>
              <w:t>stress-induced apoptosis and suppressed H(2)O(2)-induced mitophagy.</w:t>
            </w:r>
          </w:p>
          <w:p w14:paraId="2088D4D9" w14:textId="77777777" w:rsidR="005D2898" w:rsidRDefault="005D2898" w:rsidP="00C23EC1">
            <w:pPr>
              <w:autoSpaceDE w:val="0"/>
              <w:autoSpaceDN w:val="0"/>
              <w:adjustRightInd w:val="0"/>
              <w:jc w:val="left"/>
              <w:rPr>
                <w:rFonts w:ascii="Segoe UI" w:hAnsi="Segoe UI" w:cs="Segoe UI"/>
                <w:kern w:val="0"/>
                <w:sz w:val="18"/>
                <w:szCs w:val="18"/>
              </w:rPr>
            </w:pPr>
            <w:r>
              <w:rPr>
                <w:rFonts w:ascii="Segoe UI" w:hAnsi="Segoe UI" w:cs="Segoe UI"/>
                <w:kern w:val="0"/>
                <w:sz w:val="18"/>
                <w:szCs w:val="18"/>
              </w:rPr>
              <w:t>Hypoadiponectinemia impairs autophagic flux, contributing to enhanced MI-R injury in the diabetic state.</w:t>
            </w:r>
          </w:p>
          <w:p w14:paraId="3C5A52A3" w14:textId="77777777" w:rsidR="005D2898" w:rsidRDefault="005D2898" w:rsidP="00C23EC1">
            <w:pPr>
              <w:autoSpaceDE w:val="0"/>
              <w:autoSpaceDN w:val="0"/>
              <w:adjustRightInd w:val="0"/>
              <w:jc w:val="left"/>
              <w:rPr>
                <w:rFonts w:ascii="Segoe UI" w:hAnsi="Segoe UI" w:cs="Segoe UI"/>
                <w:kern w:val="0"/>
                <w:sz w:val="18"/>
                <w:szCs w:val="18"/>
              </w:rPr>
            </w:pPr>
            <w:r>
              <w:rPr>
                <w:rFonts w:ascii="Segoe UI" w:hAnsi="Segoe UI" w:cs="Segoe UI"/>
                <w:kern w:val="0"/>
                <w:sz w:val="18"/>
                <w:szCs w:val="18"/>
              </w:rPr>
              <w:t>gAcrp protects hepatocytes against cell death by modulating ER stress and inflammasome activation via autophagy induction.</w:t>
            </w:r>
          </w:p>
          <w:p w14:paraId="70210DD4" w14:textId="77777777" w:rsidR="005D2898" w:rsidRDefault="005D2898" w:rsidP="00C23EC1">
            <w:pPr>
              <w:autoSpaceDE w:val="0"/>
              <w:autoSpaceDN w:val="0"/>
              <w:adjustRightInd w:val="0"/>
              <w:spacing w:afterLines="50" w:after="156"/>
              <w:jc w:val="left"/>
              <w:rPr>
                <w:rFonts w:ascii="Segoe UI" w:hAnsi="Segoe UI" w:cs="Segoe UI"/>
                <w:kern w:val="0"/>
                <w:sz w:val="18"/>
                <w:szCs w:val="18"/>
              </w:rPr>
            </w:pPr>
            <w:r>
              <w:rPr>
                <w:rFonts w:ascii="Segoe UI" w:hAnsi="Segoe UI" w:cs="Segoe UI"/>
                <w:kern w:val="0"/>
                <w:sz w:val="18"/>
                <w:szCs w:val="18"/>
              </w:rPr>
              <w:t>gAPN alleviated mitochondrial injury and hepatocyte apoptosis by upregulating Pink1/Parkin-mediated mitophagy.</w:t>
            </w:r>
          </w:p>
          <w:p w14:paraId="3F1C7D52" w14:textId="77777777" w:rsidR="005D2898" w:rsidRDefault="005D2898" w:rsidP="00C23EC1">
            <w:pPr>
              <w:autoSpaceDE w:val="0"/>
              <w:autoSpaceDN w:val="0"/>
              <w:adjustRightInd w:val="0"/>
              <w:jc w:val="left"/>
              <w:rPr>
                <w:rFonts w:ascii="Segoe UI" w:hAnsi="Segoe UI" w:cs="Segoe UI"/>
                <w:kern w:val="0"/>
                <w:sz w:val="18"/>
                <w:szCs w:val="18"/>
              </w:rPr>
            </w:pPr>
            <w:r>
              <w:rPr>
                <w:rFonts w:ascii="Segoe UI" w:hAnsi="Segoe UI" w:cs="Segoe UI"/>
                <w:kern w:val="0"/>
                <w:sz w:val="18"/>
                <w:szCs w:val="18"/>
              </w:rPr>
              <w:t>APN inhibited ER stress and activated autophagy through AMPK activation, thus alleviating HL-1 apoptosis.</w:t>
            </w:r>
          </w:p>
          <w:p w14:paraId="43007DA4" w14:textId="77777777" w:rsidR="005D2898" w:rsidRDefault="005D2898" w:rsidP="00C23EC1">
            <w:pPr>
              <w:jc w:val="left"/>
              <w:rPr>
                <w:rFonts w:ascii="Segoe UI" w:hAnsi="Segoe UI" w:cs="Segoe UI"/>
                <w:sz w:val="18"/>
                <w:szCs w:val="18"/>
              </w:rPr>
            </w:pPr>
            <w:r>
              <w:rPr>
                <w:rFonts w:ascii="Segoe UI" w:hAnsi="Segoe UI" w:cs="Segoe UI"/>
                <w:kern w:val="0"/>
                <w:sz w:val="18"/>
                <w:szCs w:val="18"/>
              </w:rPr>
              <w:t>gAPN upregulated ER-phagy to extenuate ER stress, and mitigated cardiomyocytes apoptosis through AMPK activation.</w:t>
            </w:r>
          </w:p>
          <w:p w14:paraId="04E0E807" w14:textId="77777777" w:rsidR="005D2898" w:rsidRDefault="005D2898" w:rsidP="00C23EC1">
            <w:pPr>
              <w:autoSpaceDE w:val="0"/>
              <w:autoSpaceDN w:val="0"/>
              <w:adjustRightInd w:val="0"/>
              <w:spacing w:afterLines="50" w:after="156"/>
              <w:jc w:val="left"/>
              <w:rPr>
                <w:rFonts w:ascii="Segoe UI" w:hAnsi="Segoe UI" w:cs="Segoe UI"/>
                <w:kern w:val="0"/>
                <w:sz w:val="18"/>
                <w:szCs w:val="18"/>
              </w:rPr>
            </w:pPr>
            <w:r>
              <w:rPr>
                <w:rFonts w:ascii="Segoe UI" w:hAnsi="Segoe UI" w:cs="Segoe UI"/>
                <w:kern w:val="0"/>
                <w:sz w:val="18"/>
                <w:szCs w:val="18"/>
              </w:rPr>
              <w:t>gCTRP9 protects cardiomyocytes through enhanced autophagic flux.</w:t>
            </w:r>
          </w:p>
          <w:p w14:paraId="43321A27" w14:textId="77777777" w:rsidR="005D2898" w:rsidRDefault="005D2898" w:rsidP="00C23EC1">
            <w:pPr>
              <w:autoSpaceDE w:val="0"/>
              <w:autoSpaceDN w:val="0"/>
              <w:adjustRightInd w:val="0"/>
              <w:jc w:val="left"/>
              <w:rPr>
                <w:rFonts w:ascii="Segoe UI" w:hAnsi="Segoe UI" w:cs="Segoe UI"/>
                <w:kern w:val="0"/>
                <w:sz w:val="18"/>
                <w:szCs w:val="18"/>
              </w:rPr>
            </w:pPr>
            <w:r>
              <w:rPr>
                <w:rFonts w:ascii="Segoe UI" w:hAnsi="Segoe UI" w:cs="Segoe UI"/>
                <w:kern w:val="0"/>
                <w:sz w:val="18"/>
                <w:szCs w:val="18"/>
              </w:rPr>
              <w:t>Adiponectin protects the testes of diabetic mice by inducing autophagy and inhibiting ER stress and oxidative stress.</w:t>
            </w:r>
          </w:p>
          <w:p w14:paraId="74221A30" w14:textId="77777777" w:rsidR="005D2898" w:rsidRDefault="005D2898" w:rsidP="00C23EC1">
            <w:pPr>
              <w:autoSpaceDE w:val="0"/>
              <w:autoSpaceDN w:val="0"/>
              <w:adjustRightInd w:val="0"/>
              <w:jc w:val="left"/>
              <w:rPr>
                <w:rFonts w:ascii="Segoe UI" w:hAnsi="Segoe UI" w:cs="Segoe UI"/>
                <w:kern w:val="0"/>
                <w:sz w:val="18"/>
                <w:szCs w:val="18"/>
              </w:rPr>
            </w:pPr>
            <w:r>
              <w:rPr>
                <w:rFonts w:ascii="Segoe UI" w:hAnsi="Segoe UI" w:cs="Segoe UI"/>
                <w:kern w:val="0"/>
                <w:sz w:val="18"/>
                <w:szCs w:val="18"/>
              </w:rPr>
              <w:t>Adiponectin attenuated oxidative stress, inflammation, apoptosis and mitochondrial dysfunction via activation of mitophagy in diabetic lung IR injury.</w:t>
            </w:r>
          </w:p>
        </w:tc>
        <w:tc>
          <w:tcPr>
            <w:tcW w:w="1208" w:type="dxa"/>
          </w:tcPr>
          <w:p w14:paraId="5B53A357" w14:textId="77777777" w:rsidR="005D2898" w:rsidRDefault="005D2898" w:rsidP="00C23EC1">
            <w:pPr>
              <w:spacing w:afterLines="50" w:after="156"/>
              <w:rPr>
                <w:rFonts w:ascii="Segoe UI" w:hAnsi="Segoe UI" w:cs="Segoe UI"/>
                <w:kern w:val="0"/>
                <w:sz w:val="18"/>
                <w:szCs w:val="18"/>
              </w:rPr>
            </w:pPr>
            <w:r>
              <w:rPr>
                <w:rFonts w:ascii="Segoe UI" w:hAnsi="Segoe UI" w:cs="Segoe UI"/>
                <w:kern w:val="0"/>
                <w:sz w:val="18"/>
                <w:szCs w:val="18"/>
              </w:rPr>
              <w:lastRenderedPageBreak/>
              <w:t>Ahlstrom, P., et al. (2017)</w:t>
            </w:r>
          </w:p>
          <w:p w14:paraId="32AE1CD8" w14:textId="77777777" w:rsidR="005D2898" w:rsidRDefault="005D2898" w:rsidP="00C23EC1">
            <w:pPr>
              <w:rPr>
                <w:rFonts w:ascii="Segoe UI" w:hAnsi="Segoe UI" w:cs="Segoe UI"/>
                <w:kern w:val="0"/>
                <w:sz w:val="18"/>
                <w:szCs w:val="18"/>
              </w:rPr>
            </w:pPr>
            <w:r>
              <w:rPr>
                <w:rFonts w:ascii="Segoe UI" w:hAnsi="Segoe UI" w:cs="Segoe UI"/>
                <w:kern w:val="0"/>
                <w:sz w:val="18"/>
                <w:szCs w:val="18"/>
              </w:rPr>
              <w:t>Chung, S. J., et al. (2017)</w:t>
            </w:r>
          </w:p>
          <w:p w14:paraId="5C9554F2" w14:textId="77777777" w:rsidR="005D2898" w:rsidRDefault="005D2898" w:rsidP="00C23EC1">
            <w:pPr>
              <w:spacing w:afterLines="50" w:after="156"/>
              <w:rPr>
                <w:rFonts w:ascii="Segoe UI" w:hAnsi="Segoe UI" w:cs="Segoe UI"/>
                <w:kern w:val="0"/>
                <w:sz w:val="18"/>
                <w:szCs w:val="18"/>
              </w:rPr>
            </w:pPr>
            <w:r>
              <w:rPr>
                <w:rFonts w:ascii="Segoe UI" w:hAnsi="Segoe UI" w:cs="Segoe UI"/>
                <w:kern w:val="0"/>
                <w:sz w:val="18"/>
                <w:szCs w:val="18"/>
              </w:rPr>
              <w:t>Hu, J., et al. (2017)</w:t>
            </w:r>
          </w:p>
          <w:p w14:paraId="67E8B6E1" w14:textId="77777777" w:rsidR="005D2898" w:rsidRDefault="005D2898" w:rsidP="00C23EC1">
            <w:pPr>
              <w:spacing w:afterLines="50" w:after="156"/>
              <w:rPr>
                <w:rFonts w:ascii="Segoe UI" w:hAnsi="Segoe UI" w:cs="Segoe UI"/>
                <w:kern w:val="0"/>
                <w:sz w:val="18"/>
                <w:szCs w:val="18"/>
              </w:rPr>
            </w:pPr>
            <w:r>
              <w:rPr>
                <w:rFonts w:ascii="Segoe UI" w:hAnsi="Segoe UI" w:cs="Segoe UI"/>
                <w:kern w:val="0"/>
                <w:sz w:val="18"/>
                <w:szCs w:val="18"/>
              </w:rPr>
              <w:t>Duan, Z. X., et al. (2020)</w:t>
            </w:r>
          </w:p>
          <w:p w14:paraId="65BCD650" w14:textId="77777777" w:rsidR="005D2898" w:rsidRDefault="005D2898" w:rsidP="00C23EC1">
            <w:pPr>
              <w:rPr>
                <w:rFonts w:ascii="Segoe UI" w:hAnsi="Segoe UI" w:cs="Segoe UI"/>
                <w:kern w:val="0"/>
                <w:sz w:val="18"/>
                <w:szCs w:val="18"/>
              </w:rPr>
            </w:pPr>
            <w:r>
              <w:rPr>
                <w:rFonts w:ascii="Segoe UI" w:hAnsi="Segoe UI" w:cs="Segoe UI"/>
                <w:kern w:val="0"/>
                <w:sz w:val="18"/>
                <w:szCs w:val="18"/>
              </w:rPr>
              <w:t>Kim, M. J., et al. (2017)</w:t>
            </w:r>
          </w:p>
          <w:p w14:paraId="1876AF94" w14:textId="77777777" w:rsidR="005D2898" w:rsidRDefault="005D2898" w:rsidP="00C23EC1">
            <w:pPr>
              <w:rPr>
                <w:rFonts w:ascii="Segoe UI" w:hAnsi="Segoe UI" w:cs="Segoe UI"/>
                <w:kern w:val="0"/>
                <w:sz w:val="18"/>
                <w:szCs w:val="18"/>
              </w:rPr>
            </w:pPr>
            <w:r>
              <w:rPr>
                <w:rFonts w:ascii="Segoe UI" w:hAnsi="Segoe UI" w:cs="Segoe UI"/>
                <w:kern w:val="0"/>
                <w:sz w:val="18"/>
                <w:szCs w:val="18"/>
              </w:rPr>
              <w:t>Tilija Pun, N.,  et al. (2017)</w:t>
            </w:r>
          </w:p>
          <w:p w14:paraId="1C3A858D" w14:textId="77777777" w:rsidR="005D2898" w:rsidRDefault="005D2898" w:rsidP="00C23EC1">
            <w:pPr>
              <w:spacing w:afterLines="50" w:after="156"/>
              <w:rPr>
                <w:rFonts w:ascii="Segoe UI" w:hAnsi="Segoe UI" w:cs="Segoe UI"/>
                <w:kern w:val="0"/>
                <w:sz w:val="18"/>
                <w:szCs w:val="18"/>
              </w:rPr>
            </w:pPr>
            <w:r>
              <w:rPr>
                <w:rFonts w:ascii="Segoe UI" w:hAnsi="Segoe UI" w:cs="Segoe UI"/>
                <w:kern w:val="0"/>
                <w:sz w:val="18"/>
                <w:szCs w:val="18"/>
              </w:rPr>
              <w:t>Shrestha, A., et al. (2018)</w:t>
            </w:r>
          </w:p>
          <w:p w14:paraId="0C224253" w14:textId="77777777" w:rsidR="005D2898" w:rsidRDefault="005D2898" w:rsidP="00C23EC1">
            <w:pPr>
              <w:rPr>
                <w:rFonts w:ascii="Segoe UI" w:hAnsi="Segoe UI" w:cs="Segoe UI"/>
                <w:kern w:val="0"/>
                <w:sz w:val="18"/>
                <w:szCs w:val="18"/>
              </w:rPr>
            </w:pPr>
            <w:r>
              <w:rPr>
                <w:rFonts w:ascii="Segoe UI" w:hAnsi="Segoe UI" w:cs="Segoe UI"/>
                <w:kern w:val="0"/>
                <w:sz w:val="18"/>
                <w:szCs w:val="18"/>
              </w:rPr>
              <w:t xml:space="preserve">Ren, Y., et al. </w:t>
            </w:r>
            <w:r>
              <w:rPr>
                <w:rFonts w:ascii="Segoe UI" w:hAnsi="Segoe UI" w:cs="Segoe UI"/>
                <w:kern w:val="0"/>
                <w:sz w:val="18"/>
                <w:szCs w:val="18"/>
              </w:rPr>
              <w:lastRenderedPageBreak/>
              <w:t>(2017)</w:t>
            </w:r>
          </w:p>
          <w:p w14:paraId="1957244D" w14:textId="77777777" w:rsidR="005D2898" w:rsidRDefault="005D2898" w:rsidP="00C23EC1">
            <w:pPr>
              <w:spacing w:afterLines="50" w:after="156"/>
              <w:rPr>
                <w:rFonts w:ascii="Segoe UI" w:hAnsi="Segoe UI" w:cs="Segoe UI"/>
                <w:sz w:val="18"/>
                <w:szCs w:val="18"/>
              </w:rPr>
            </w:pPr>
          </w:p>
          <w:p w14:paraId="3F184FA7" w14:textId="77777777" w:rsidR="005D2898" w:rsidRDefault="005D2898" w:rsidP="00C23EC1">
            <w:pPr>
              <w:rPr>
                <w:rFonts w:ascii="Segoe UI" w:hAnsi="Segoe UI" w:cs="Segoe UI"/>
                <w:kern w:val="0"/>
                <w:sz w:val="18"/>
                <w:szCs w:val="18"/>
              </w:rPr>
            </w:pPr>
            <w:r>
              <w:rPr>
                <w:rFonts w:ascii="Segoe UI" w:hAnsi="Segoe UI" w:cs="Segoe UI"/>
                <w:kern w:val="0"/>
                <w:sz w:val="18"/>
                <w:szCs w:val="18"/>
              </w:rPr>
              <w:t>Wang, Y., et al. (2017)</w:t>
            </w:r>
          </w:p>
          <w:p w14:paraId="22B47D8E" w14:textId="77777777" w:rsidR="005D2898" w:rsidRDefault="005D2898" w:rsidP="00C23EC1">
            <w:pPr>
              <w:rPr>
                <w:rFonts w:ascii="Segoe UI" w:hAnsi="Segoe UI" w:cs="Segoe UI"/>
                <w:kern w:val="0"/>
                <w:sz w:val="18"/>
                <w:szCs w:val="18"/>
              </w:rPr>
            </w:pPr>
            <w:r>
              <w:rPr>
                <w:rFonts w:ascii="Segoe UI" w:hAnsi="Segoe UI" w:cs="Segoe UI"/>
                <w:kern w:val="0"/>
                <w:sz w:val="18"/>
                <w:szCs w:val="18"/>
              </w:rPr>
              <w:t>Kim, E. H. and P. H. Park (2018)</w:t>
            </w:r>
          </w:p>
          <w:p w14:paraId="014179CC" w14:textId="77777777" w:rsidR="005D2898" w:rsidRDefault="005D2898" w:rsidP="00C23EC1">
            <w:pPr>
              <w:rPr>
                <w:rFonts w:ascii="Segoe UI" w:hAnsi="Segoe UI" w:cs="Segoe UI"/>
                <w:kern w:val="0"/>
                <w:sz w:val="18"/>
                <w:szCs w:val="18"/>
              </w:rPr>
            </w:pPr>
            <w:r>
              <w:rPr>
                <w:rFonts w:ascii="Segoe UI" w:hAnsi="Segoe UI" w:cs="Segoe UI"/>
                <w:kern w:val="0"/>
                <w:sz w:val="18"/>
                <w:szCs w:val="18"/>
              </w:rPr>
              <w:t>Ding, W., et al. (2021)</w:t>
            </w:r>
          </w:p>
          <w:p w14:paraId="47EA25FB" w14:textId="77777777" w:rsidR="005D2898" w:rsidRDefault="005D2898" w:rsidP="00C23EC1">
            <w:pPr>
              <w:spacing w:afterLines="50" w:after="156"/>
              <w:rPr>
                <w:rFonts w:ascii="Segoe UI" w:hAnsi="Segoe UI" w:cs="Segoe UI"/>
                <w:kern w:val="0"/>
                <w:sz w:val="18"/>
                <w:szCs w:val="18"/>
              </w:rPr>
            </w:pPr>
          </w:p>
          <w:p w14:paraId="7CBFE1BA" w14:textId="77777777" w:rsidR="005D2898" w:rsidRDefault="005D2898" w:rsidP="00C23EC1">
            <w:pPr>
              <w:rPr>
                <w:rFonts w:ascii="Segoe UI" w:hAnsi="Segoe UI" w:cs="Segoe UI"/>
                <w:kern w:val="0"/>
                <w:sz w:val="18"/>
                <w:szCs w:val="18"/>
              </w:rPr>
            </w:pPr>
            <w:r>
              <w:rPr>
                <w:rFonts w:ascii="Segoe UI" w:hAnsi="Segoe UI" w:cs="Segoe UI"/>
                <w:kern w:val="0"/>
                <w:sz w:val="18"/>
                <w:szCs w:val="18"/>
              </w:rPr>
              <w:t>Li, B., et al. (2020)</w:t>
            </w:r>
          </w:p>
          <w:p w14:paraId="6843962D" w14:textId="77777777" w:rsidR="005D2898" w:rsidRDefault="005D2898" w:rsidP="00C23EC1">
            <w:pPr>
              <w:rPr>
                <w:rFonts w:ascii="Segoe UI" w:hAnsi="Segoe UI" w:cs="Segoe UI"/>
                <w:kern w:val="0"/>
                <w:sz w:val="18"/>
                <w:szCs w:val="18"/>
              </w:rPr>
            </w:pPr>
            <w:r>
              <w:rPr>
                <w:rFonts w:ascii="Segoe UI" w:hAnsi="Segoe UI" w:cs="Segoe UI"/>
                <w:kern w:val="0"/>
                <w:sz w:val="18"/>
                <w:szCs w:val="18"/>
              </w:rPr>
              <w:t>Zhang, Q., et al. (2020)</w:t>
            </w:r>
          </w:p>
          <w:p w14:paraId="03E53510" w14:textId="77777777" w:rsidR="005D2898" w:rsidRDefault="005D2898" w:rsidP="00C23EC1">
            <w:pPr>
              <w:rPr>
                <w:rFonts w:ascii="Segoe UI" w:hAnsi="Segoe UI" w:cs="Segoe UI"/>
                <w:kern w:val="0"/>
                <w:sz w:val="18"/>
                <w:szCs w:val="18"/>
              </w:rPr>
            </w:pPr>
          </w:p>
          <w:p w14:paraId="0B314BD5" w14:textId="77777777" w:rsidR="005D2898" w:rsidRDefault="005D2898" w:rsidP="00C23EC1">
            <w:pPr>
              <w:spacing w:afterLines="50" w:after="156"/>
              <w:rPr>
                <w:rFonts w:ascii="Segoe UI" w:hAnsi="Segoe UI" w:cs="Segoe UI"/>
                <w:kern w:val="0"/>
                <w:sz w:val="18"/>
                <w:szCs w:val="18"/>
              </w:rPr>
            </w:pPr>
            <w:r>
              <w:rPr>
                <w:rFonts w:ascii="Segoe UI" w:hAnsi="Segoe UI" w:cs="Segoe UI"/>
                <w:kern w:val="0"/>
                <w:sz w:val="18"/>
                <w:szCs w:val="18"/>
              </w:rPr>
              <w:t>Zuo, A., et al. (2020).</w:t>
            </w:r>
          </w:p>
          <w:p w14:paraId="7D36D383" w14:textId="77777777" w:rsidR="005D2898" w:rsidRDefault="005D2898" w:rsidP="00C23EC1">
            <w:pPr>
              <w:rPr>
                <w:rFonts w:ascii="Segoe UI" w:hAnsi="Segoe UI" w:cs="Segoe UI"/>
                <w:kern w:val="0"/>
                <w:sz w:val="18"/>
                <w:szCs w:val="18"/>
              </w:rPr>
            </w:pPr>
            <w:r>
              <w:rPr>
                <w:rFonts w:ascii="Segoe UI" w:hAnsi="Segoe UI" w:cs="Segoe UI"/>
                <w:kern w:val="0"/>
                <w:sz w:val="18"/>
                <w:szCs w:val="18"/>
              </w:rPr>
              <w:t>Shi, W., et al. (2020)</w:t>
            </w:r>
          </w:p>
          <w:p w14:paraId="3B5D3E14" w14:textId="77777777" w:rsidR="005D2898" w:rsidRDefault="005D2898" w:rsidP="00C23EC1">
            <w:pPr>
              <w:rPr>
                <w:rFonts w:ascii="Segoe UI" w:hAnsi="Segoe UI" w:cs="Segoe UI"/>
                <w:sz w:val="18"/>
                <w:szCs w:val="18"/>
              </w:rPr>
            </w:pPr>
            <w:r>
              <w:rPr>
                <w:rFonts w:ascii="Segoe UI" w:hAnsi="Segoe UI" w:cs="Segoe UI"/>
                <w:kern w:val="0"/>
                <w:sz w:val="18"/>
                <w:szCs w:val="18"/>
              </w:rPr>
              <w:t>Jiang, T., et al. (2021)</w:t>
            </w:r>
          </w:p>
        </w:tc>
      </w:tr>
    </w:tbl>
    <w:p w14:paraId="6A16F7AC" w14:textId="77777777" w:rsidR="005D2898" w:rsidRDefault="005D2898">
      <w:pPr>
        <w:rPr>
          <w:rFonts w:ascii="Times New Roman" w:hAnsi="Times New Roman" w:cs="Times New Roman"/>
          <w:sz w:val="28"/>
          <w:szCs w:val="28"/>
        </w:rPr>
      </w:pPr>
    </w:p>
    <w:p w14:paraId="0E2875A0" w14:textId="77777777" w:rsidR="005D2898" w:rsidRDefault="005D2898" w:rsidP="005D2898">
      <w:pPr>
        <w:rPr>
          <w:rFonts w:ascii="Arial" w:hAnsi="Arial" w:cs="Arial"/>
          <w:sz w:val="28"/>
          <w:szCs w:val="28"/>
        </w:rPr>
      </w:pPr>
      <w:r>
        <w:rPr>
          <w:rFonts w:ascii="Times New Roman" w:eastAsia="Times New Roman" w:hAnsi="Times New Roman" w:cs="Times New Roman"/>
          <w:b/>
          <w:bCs/>
          <w:iCs/>
          <w:color w:val="190F13"/>
          <w:sz w:val="28"/>
          <w:szCs w:val="28"/>
        </w:rPr>
        <w:t>DECLARATIONS</w:t>
      </w:r>
    </w:p>
    <w:p w14:paraId="4135436E" w14:textId="77777777" w:rsidR="005D2898" w:rsidRDefault="005D2898" w:rsidP="005D2898">
      <w:pPr>
        <w:rPr>
          <w:rFonts w:ascii="Times New Roman" w:eastAsia="Times New Roman" w:hAnsi="Times New Roman" w:cs="Times New Roman"/>
          <w:b/>
          <w:bCs/>
          <w:iCs/>
          <w:color w:val="190F13"/>
          <w:sz w:val="28"/>
          <w:szCs w:val="28"/>
        </w:rPr>
      </w:pPr>
      <w:r>
        <w:rPr>
          <w:rFonts w:ascii="Times New Roman" w:eastAsia="Times New Roman" w:hAnsi="Times New Roman" w:cs="Times New Roman"/>
          <w:b/>
          <w:bCs/>
          <w:iCs/>
          <w:color w:val="190F13"/>
          <w:sz w:val="28"/>
          <w:szCs w:val="28"/>
        </w:rPr>
        <w:t>Authors’ contributions</w:t>
      </w:r>
    </w:p>
    <w:p w14:paraId="3368B7AA" w14:textId="77777777" w:rsidR="005D2898" w:rsidRDefault="005D2898" w:rsidP="005D2898">
      <w:pPr>
        <w:rPr>
          <w:rFonts w:ascii="Times New Roman" w:hAnsi="Times New Roman" w:cs="Times New Roman"/>
          <w:sz w:val="28"/>
          <w:szCs w:val="28"/>
        </w:rPr>
      </w:pPr>
      <w:r>
        <w:rPr>
          <w:rFonts w:ascii="Times New Roman" w:hAnsi="Times New Roman" w:cs="Times New Roman"/>
          <w:sz w:val="28"/>
          <w:szCs w:val="28"/>
        </w:rPr>
        <w:t>The author contributed solely to the article.</w:t>
      </w:r>
    </w:p>
    <w:p w14:paraId="535AD364" w14:textId="77777777" w:rsidR="005D2898" w:rsidRDefault="005D2898" w:rsidP="005D2898">
      <w:pPr>
        <w:rPr>
          <w:rFonts w:ascii="Times New Roman" w:eastAsia="宋体" w:hAnsi="Times New Roman" w:cs="Times New Roman"/>
          <w:b/>
          <w:bCs/>
          <w:iCs/>
          <w:color w:val="000000"/>
          <w:kern w:val="0"/>
          <w:sz w:val="28"/>
          <w:szCs w:val="28"/>
        </w:rPr>
      </w:pPr>
      <w:r>
        <w:rPr>
          <w:rFonts w:ascii="Times New Roman" w:eastAsia="宋体" w:hAnsi="Times New Roman" w:cs="Times New Roman"/>
          <w:b/>
          <w:bCs/>
          <w:iCs/>
          <w:color w:val="000000"/>
          <w:kern w:val="0"/>
          <w:sz w:val="28"/>
          <w:szCs w:val="28"/>
        </w:rPr>
        <w:t>Availability of data and materials</w:t>
      </w:r>
    </w:p>
    <w:p w14:paraId="5E6C8CFA" w14:textId="77777777" w:rsidR="005D2898" w:rsidRDefault="005D2898" w:rsidP="005D2898">
      <w:pPr>
        <w:rPr>
          <w:rFonts w:ascii="Times New Roman" w:eastAsia="宋体" w:hAnsi="Times New Roman" w:cs="Times New Roman"/>
          <w:b/>
          <w:bCs/>
          <w:iCs/>
          <w:color w:val="000000"/>
          <w:kern w:val="0"/>
          <w:sz w:val="28"/>
          <w:szCs w:val="28"/>
        </w:rPr>
      </w:pPr>
      <w:r>
        <w:rPr>
          <w:rFonts w:ascii="Times New Roman" w:hAnsi="Times New Roman" w:cs="Times New Roman"/>
          <w:sz w:val="28"/>
          <w:szCs w:val="28"/>
        </w:rPr>
        <w:t>Not applicable</w:t>
      </w:r>
      <w:r>
        <w:rPr>
          <w:rFonts w:ascii="Times New Roman" w:hAnsi="Times New Roman" w:cs="Times New Roman" w:hint="eastAsia"/>
          <w:sz w:val="28"/>
          <w:szCs w:val="28"/>
        </w:rPr>
        <w:t>.</w:t>
      </w:r>
    </w:p>
    <w:p w14:paraId="05693102" w14:textId="77777777" w:rsidR="005D2898" w:rsidRDefault="005D2898" w:rsidP="005D2898">
      <w:pPr>
        <w:widowControl/>
        <w:adjustRightInd w:val="0"/>
        <w:snapToGrid w:val="0"/>
        <w:spacing w:beforeLines="50" w:before="156"/>
        <w:rPr>
          <w:rFonts w:ascii="Times New Roman" w:eastAsia="宋体" w:hAnsi="Times New Roman" w:cs="Times New Roman"/>
          <w:b/>
          <w:bCs/>
          <w:iCs/>
          <w:color w:val="000000"/>
          <w:kern w:val="0"/>
          <w:sz w:val="28"/>
          <w:szCs w:val="28"/>
        </w:rPr>
      </w:pPr>
      <w:r>
        <w:rPr>
          <w:rFonts w:ascii="Times New Roman" w:eastAsia="宋体" w:hAnsi="Times New Roman" w:cs="Times New Roman"/>
          <w:b/>
          <w:bCs/>
          <w:iCs/>
          <w:color w:val="000000"/>
          <w:kern w:val="0"/>
          <w:sz w:val="28"/>
          <w:szCs w:val="28"/>
        </w:rPr>
        <w:t>Financial support and sponsorship</w:t>
      </w:r>
    </w:p>
    <w:p w14:paraId="2F89D991" w14:textId="77777777" w:rsidR="005D2898" w:rsidRDefault="005D2898" w:rsidP="005D2898">
      <w:pPr>
        <w:widowControl/>
        <w:adjustRightInd w:val="0"/>
        <w:snapToGrid w:val="0"/>
        <w:spacing w:beforeLines="50" w:before="156"/>
        <w:rPr>
          <w:rFonts w:ascii="Times New Roman" w:eastAsia="宋体" w:hAnsi="Times New Roman" w:cs="Times New Roman"/>
          <w:iCs/>
          <w:color w:val="000000"/>
          <w:kern w:val="0"/>
          <w:sz w:val="28"/>
          <w:szCs w:val="28"/>
        </w:rPr>
      </w:pPr>
      <w:r>
        <w:rPr>
          <w:rFonts w:ascii="Times New Roman" w:eastAsia="宋体" w:hAnsi="Times New Roman" w:cs="Times New Roman"/>
          <w:iCs/>
          <w:color w:val="000000"/>
          <w:kern w:val="0"/>
          <w:sz w:val="28"/>
          <w:szCs w:val="28"/>
        </w:rPr>
        <w:t>None.</w:t>
      </w:r>
    </w:p>
    <w:p w14:paraId="566C6039" w14:textId="77777777" w:rsidR="005D2898" w:rsidRDefault="005D2898" w:rsidP="005D2898">
      <w:pPr>
        <w:rPr>
          <w:rFonts w:ascii="Times New Roman" w:eastAsia="宋体" w:hAnsi="Times New Roman" w:cs="Times New Roman"/>
          <w:b/>
          <w:bCs/>
          <w:iCs/>
          <w:color w:val="000000"/>
          <w:kern w:val="0"/>
          <w:sz w:val="28"/>
          <w:szCs w:val="28"/>
        </w:rPr>
      </w:pPr>
      <w:r>
        <w:rPr>
          <w:rFonts w:ascii="Times New Roman" w:eastAsia="宋体" w:hAnsi="Times New Roman" w:cs="Times New Roman"/>
          <w:b/>
          <w:bCs/>
          <w:iCs/>
          <w:color w:val="000000"/>
          <w:kern w:val="0"/>
          <w:sz w:val="28"/>
          <w:szCs w:val="28"/>
        </w:rPr>
        <w:t>Conflicts of interest</w:t>
      </w:r>
    </w:p>
    <w:p w14:paraId="16B44EAA" w14:textId="77777777" w:rsidR="005D2898" w:rsidRDefault="005D2898" w:rsidP="005D2898">
      <w:pPr>
        <w:rPr>
          <w:rFonts w:ascii="Times New Roman" w:hAnsi="Times New Roman" w:cs="Times New Roman"/>
          <w:sz w:val="28"/>
          <w:szCs w:val="28"/>
        </w:rPr>
      </w:pPr>
      <w:r>
        <w:rPr>
          <w:rFonts w:ascii="Times New Roman" w:hAnsi="Times New Roman" w:cs="Times New Roman"/>
          <w:sz w:val="28"/>
          <w:szCs w:val="28"/>
        </w:rPr>
        <w:t>All authors declared that there are no conflicts of interest</w:t>
      </w:r>
      <w:r>
        <w:rPr>
          <w:rFonts w:ascii="Times New Roman" w:hAnsi="Times New Roman" w:cs="Times New Roman" w:hint="eastAsia"/>
          <w:sz w:val="28"/>
          <w:szCs w:val="28"/>
        </w:rPr>
        <w:t>.</w:t>
      </w:r>
    </w:p>
    <w:p w14:paraId="1E3A8F13" w14:textId="77777777" w:rsidR="005D2898" w:rsidRDefault="005D2898" w:rsidP="005D2898">
      <w:pPr>
        <w:rPr>
          <w:rFonts w:ascii="Times New Roman" w:eastAsia="宋体" w:hAnsi="Times New Roman" w:cs="Times New Roman"/>
          <w:b/>
          <w:bCs/>
          <w:iCs/>
          <w:color w:val="000000"/>
          <w:kern w:val="0"/>
          <w:sz w:val="28"/>
          <w:szCs w:val="28"/>
        </w:rPr>
      </w:pPr>
      <w:r>
        <w:rPr>
          <w:rFonts w:ascii="Times New Roman" w:eastAsia="宋体" w:hAnsi="Times New Roman" w:cs="Times New Roman"/>
          <w:b/>
          <w:bCs/>
          <w:iCs/>
          <w:color w:val="000000"/>
          <w:kern w:val="0"/>
          <w:sz w:val="28"/>
          <w:szCs w:val="28"/>
        </w:rPr>
        <w:t>Ethical approval and consent to participate</w:t>
      </w:r>
    </w:p>
    <w:p w14:paraId="478F9209" w14:textId="77777777" w:rsidR="005D2898" w:rsidRDefault="005D2898" w:rsidP="005D2898">
      <w:pPr>
        <w:rPr>
          <w:rFonts w:ascii="Times New Roman" w:hAnsi="Times New Roman" w:cs="Times New Roman"/>
          <w:sz w:val="28"/>
          <w:szCs w:val="28"/>
        </w:rPr>
      </w:pPr>
      <w:r>
        <w:rPr>
          <w:rFonts w:ascii="Times New Roman" w:hAnsi="Times New Roman" w:cs="Times New Roman"/>
          <w:sz w:val="28"/>
          <w:szCs w:val="28"/>
        </w:rPr>
        <w:lastRenderedPageBreak/>
        <w:t>Not applicable</w:t>
      </w:r>
      <w:r>
        <w:rPr>
          <w:rFonts w:ascii="Times New Roman" w:hAnsi="Times New Roman" w:cs="Times New Roman" w:hint="eastAsia"/>
          <w:sz w:val="28"/>
          <w:szCs w:val="28"/>
        </w:rPr>
        <w:t>.</w:t>
      </w:r>
    </w:p>
    <w:p w14:paraId="69E23DB5" w14:textId="77777777" w:rsidR="005D2898" w:rsidRDefault="005D2898" w:rsidP="005D2898">
      <w:pPr>
        <w:widowControl/>
        <w:adjustRightInd w:val="0"/>
        <w:snapToGrid w:val="0"/>
        <w:spacing w:beforeLines="50" w:before="156" w:line="260" w:lineRule="atLeast"/>
        <w:rPr>
          <w:rFonts w:ascii="Times New Roman" w:eastAsia="宋体" w:hAnsi="Times New Roman" w:cs="Times New Roman"/>
          <w:b/>
          <w:bCs/>
          <w:iCs/>
          <w:color w:val="000000"/>
          <w:kern w:val="0"/>
          <w:sz w:val="28"/>
          <w:szCs w:val="28"/>
        </w:rPr>
      </w:pPr>
      <w:r>
        <w:rPr>
          <w:rFonts w:ascii="Times New Roman" w:eastAsia="宋体" w:hAnsi="Times New Roman" w:cs="Times New Roman"/>
          <w:b/>
          <w:bCs/>
          <w:iCs/>
          <w:color w:val="000000"/>
          <w:kern w:val="0"/>
          <w:sz w:val="28"/>
          <w:szCs w:val="28"/>
        </w:rPr>
        <w:t xml:space="preserve">Consent for </w:t>
      </w:r>
      <w:r>
        <w:rPr>
          <w:rFonts w:ascii="Times New Roman" w:eastAsia="宋体" w:hAnsi="Times New Roman" w:cs="Times New Roman" w:hint="eastAsia"/>
          <w:b/>
          <w:bCs/>
          <w:iCs/>
          <w:color w:val="000000"/>
          <w:kern w:val="0"/>
          <w:sz w:val="28"/>
          <w:szCs w:val="28"/>
        </w:rPr>
        <w:t>p</w:t>
      </w:r>
      <w:r>
        <w:rPr>
          <w:rFonts w:ascii="Times New Roman" w:eastAsia="宋体" w:hAnsi="Times New Roman" w:cs="Times New Roman"/>
          <w:b/>
          <w:bCs/>
          <w:iCs/>
          <w:color w:val="000000"/>
          <w:kern w:val="0"/>
          <w:sz w:val="28"/>
          <w:szCs w:val="28"/>
        </w:rPr>
        <w:t>ublication</w:t>
      </w:r>
    </w:p>
    <w:p w14:paraId="27662BD0" w14:textId="77777777" w:rsidR="005D2898" w:rsidRDefault="005D2898" w:rsidP="005D2898">
      <w:pPr>
        <w:rPr>
          <w:rFonts w:ascii="Times New Roman" w:eastAsia="宋体" w:hAnsi="Times New Roman" w:cs="Times New Roman"/>
          <w:iCs/>
          <w:color w:val="000000"/>
          <w:kern w:val="0"/>
          <w:sz w:val="28"/>
          <w:szCs w:val="28"/>
        </w:rPr>
      </w:pPr>
      <w:r>
        <w:rPr>
          <w:rFonts w:ascii="Times New Roman" w:eastAsia="宋体" w:hAnsi="Times New Roman" w:cs="Times New Roman"/>
          <w:iCs/>
          <w:color w:val="000000"/>
          <w:kern w:val="0"/>
          <w:sz w:val="28"/>
          <w:szCs w:val="28"/>
        </w:rPr>
        <w:t>Not applicable</w:t>
      </w:r>
      <w:r>
        <w:rPr>
          <w:rFonts w:ascii="Times New Roman" w:eastAsia="宋体" w:hAnsi="Times New Roman" w:cs="Times New Roman" w:hint="eastAsia"/>
          <w:iCs/>
          <w:color w:val="000000"/>
          <w:kern w:val="0"/>
          <w:sz w:val="28"/>
          <w:szCs w:val="28"/>
        </w:rPr>
        <w:t>.</w:t>
      </w:r>
    </w:p>
    <w:p w14:paraId="15AB82FD" w14:textId="77777777" w:rsidR="005D2898" w:rsidRDefault="005D2898" w:rsidP="005D2898">
      <w:pPr>
        <w:rPr>
          <w:rFonts w:ascii="Times New Roman" w:eastAsia="宋体" w:hAnsi="Times New Roman" w:cs="Times New Roman"/>
          <w:b/>
          <w:bCs/>
          <w:iCs/>
          <w:color w:val="000000"/>
          <w:kern w:val="0"/>
          <w:sz w:val="28"/>
          <w:szCs w:val="28"/>
        </w:rPr>
      </w:pPr>
      <w:r>
        <w:rPr>
          <w:rFonts w:ascii="Times New Roman" w:eastAsia="宋体" w:hAnsi="Times New Roman" w:cs="Times New Roman"/>
          <w:b/>
          <w:bCs/>
          <w:iCs/>
          <w:color w:val="000000"/>
          <w:kern w:val="0"/>
          <w:sz w:val="28"/>
          <w:szCs w:val="28"/>
        </w:rPr>
        <w:t>Copyright</w:t>
      </w:r>
    </w:p>
    <w:p w14:paraId="6FCCCEC4" w14:textId="77777777" w:rsidR="005D2898" w:rsidRDefault="005D2898" w:rsidP="005D2898">
      <w:pPr>
        <w:rPr>
          <w:sz w:val="28"/>
          <w:szCs w:val="28"/>
        </w:rPr>
      </w:pPr>
      <w:r>
        <w:rPr>
          <w:rFonts w:ascii="Times New Roman" w:eastAsia="宋体" w:hAnsi="Times New Roman" w:cs="Times New Roman" w:hint="eastAsia"/>
          <w:color w:val="000000"/>
          <w:kern w:val="0"/>
          <w:sz w:val="28"/>
          <w:szCs w:val="28"/>
        </w:rPr>
        <w:t xml:space="preserve">Authors retain copyright of their works through a Creative Commons Attribution 4.0 International License that clearly states how readers can copy, distribute, and use their attributed research, free of charge. </w:t>
      </w:r>
    </w:p>
    <w:p w14:paraId="1F253183" w14:textId="77777777" w:rsidR="005D2898" w:rsidRDefault="005D2898" w:rsidP="005D2898">
      <w:pPr>
        <w:rPr>
          <w:rFonts w:ascii="Arial" w:hAnsi="Arial" w:cs="Arial"/>
          <w:sz w:val="28"/>
          <w:szCs w:val="32"/>
        </w:rPr>
      </w:pPr>
    </w:p>
    <w:p w14:paraId="70E92F40" w14:textId="77777777" w:rsidR="005D2898" w:rsidRDefault="005D2898" w:rsidP="005D2898">
      <w:pPr>
        <w:rPr>
          <w:rFonts w:ascii="Arial" w:hAnsi="Arial" w:cs="Arial"/>
          <w:b/>
          <w:bCs/>
          <w:sz w:val="28"/>
          <w:szCs w:val="32"/>
        </w:rPr>
      </w:pPr>
      <w:r>
        <w:rPr>
          <w:rFonts w:ascii="Arial" w:hAnsi="Arial" w:cs="Arial"/>
          <w:b/>
          <w:bCs/>
          <w:sz w:val="28"/>
          <w:szCs w:val="32"/>
        </w:rPr>
        <w:t>References</w:t>
      </w:r>
    </w:p>
    <w:p w14:paraId="49C0554A" w14:textId="77777777" w:rsidR="00D63715" w:rsidRPr="00D63715" w:rsidRDefault="005D2898" w:rsidP="00D63715">
      <w:pPr>
        <w:pStyle w:val="EndNoteBibliography"/>
        <w:ind w:left="720" w:hanging="720"/>
        <w:rPr>
          <w:noProof/>
        </w:rPr>
      </w:pPr>
      <w:r>
        <w:rPr>
          <w:rFonts w:ascii="Arial" w:hAnsi="Arial" w:cs="Arial"/>
          <w:sz w:val="36"/>
          <w:szCs w:val="36"/>
        </w:rPr>
        <w:fldChar w:fldCharType="begin"/>
      </w:r>
      <w:r>
        <w:rPr>
          <w:rFonts w:ascii="Arial" w:hAnsi="Arial" w:cs="Arial"/>
          <w:sz w:val="36"/>
          <w:szCs w:val="36"/>
        </w:rPr>
        <w:instrText xml:space="preserve"> ADDIN EN.REFLIST </w:instrText>
      </w:r>
      <w:r>
        <w:rPr>
          <w:rFonts w:ascii="Arial" w:hAnsi="Arial" w:cs="Arial"/>
          <w:sz w:val="36"/>
          <w:szCs w:val="36"/>
        </w:rPr>
        <w:fldChar w:fldCharType="separate"/>
      </w:r>
      <w:r w:rsidR="00D63715" w:rsidRPr="00D63715">
        <w:rPr>
          <w:noProof/>
        </w:rPr>
        <w:t>1.</w:t>
      </w:r>
      <w:r w:rsidR="00D63715" w:rsidRPr="00D63715">
        <w:rPr>
          <w:noProof/>
        </w:rPr>
        <w:tab/>
        <w:t xml:space="preserve">Glick, D., S. Barth, and K.F. Macleod, </w:t>
      </w:r>
      <w:r w:rsidR="00D63715" w:rsidRPr="00D63715">
        <w:rPr>
          <w:i/>
          <w:noProof/>
        </w:rPr>
        <w:t>Autophagy: cellular and molecular mechanisms.</w:t>
      </w:r>
      <w:r w:rsidR="00D63715" w:rsidRPr="00D63715">
        <w:rPr>
          <w:noProof/>
        </w:rPr>
        <w:t xml:space="preserve"> J Pathol, 2010. </w:t>
      </w:r>
      <w:r w:rsidR="00D63715" w:rsidRPr="00D63715">
        <w:rPr>
          <w:b/>
          <w:noProof/>
        </w:rPr>
        <w:t>221</w:t>
      </w:r>
      <w:r w:rsidR="00D63715" w:rsidRPr="00D63715">
        <w:rPr>
          <w:noProof/>
        </w:rPr>
        <w:t>(1): p. 3-12.</w:t>
      </w:r>
    </w:p>
    <w:p w14:paraId="78FAC9D6" w14:textId="77777777" w:rsidR="00D63715" w:rsidRPr="00D63715" w:rsidRDefault="00D63715" w:rsidP="00D63715">
      <w:pPr>
        <w:pStyle w:val="EndNoteBibliography"/>
        <w:ind w:left="720" w:hanging="720"/>
        <w:rPr>
          <w:noProof/>
        </w:rPr>
      </w:pPr>
      <w:r w:rsidRPr="00D63715">
        <w:rPr>
          <w:noProof/>
        </w:rPr>
        <w:t>2.</w:t>
      </w:r>
      <w:r w:rsidRPr="00D63715">
        <w:rPr>
          <w:noProof/>
        </w:rPr>
        <w:tab/>
        <w:t xml:space="preserve">Nakajima, S., et al., </w:t>
      </w:r>
      <w:r w:rsidRPr="00D63715">
        <w:rPr>
          <w:i/>
          <w:noProof/>
        </w:rPr>
        <w:t>Fat-specific protein 27α inhibits autophagy-dependent lipid droplet breakdown in white adipocytes.</w:t>
      </w:r>
      <w:r w:rsidRPr="00D63715">
        <w:rPr>
          <w:noProof/>
        </w:rPr>
        <w:t xml:space="preserve"> J Diabetes Investig, 2019. </w:t>
      </w:r>
      <w:r w:rsidRPr="00D63715">
        <w:rPr>
          <w:b/>
          <w:noProof/>
        </w:rPr>
        <w:t>10</w:t>
      </w:r>
      <w:r w:rsidRPr="00D63715">
        <w:rPr>
          <w:noProof/>
        </w:rPr>
        <w:t>(6): p. 1419-1429.</w:t>
      </w:r>
    </w:p>
    <w:p w14:paraId="460CAC1B" w14:textId="77777777" w:rsidR="00D63715" w:rsidRPr="00D63715" w:rsidRDefault="00D63715" w:rsidP="00D63715">
      <w:pPr>
        <w:pStyle w:val="EndNoteBibliography"/>
        <w:ind w:left="720" w:hanging="720"/>
        <w:rPr>
          <w:noProof/>
        </w:rPr>
      </w:pPr>
      <w:r w:rsidRPr="00D63715">
        <w:rPr>
          <w:noProof/>
        </w:rPr>
        <w:t>3.</w:t>
      </w:r>
      <w:r w:rsidRPr="00D63715">
        <w:rPr>
          <w:noProof/>
        </w:rPr>
        <w:tab/>
        <w:t xml:space="preserve">Ahlstrom, P., et al., </w:t>
      </w:r>
      <w:r w:rsidRPr="00D63715">
        <w:rPr>
          <w:i/>
          <w:noProof/>
        </w:rPr>
        <w:t>Adiponectin improves insulin sensitivity via activation of autophagic flux.</w:t>
      </w:r>
      <w:r w:rsidRPr="00D63715">
        <w:rPr>
          <w:noProof/>
        </w:rPr>
        <w:t xml:space="preserve"> J Mol Endocrinol, 2017. </w:t>
      </w:r>
      <w:r w:rsidRPr="00D63715">
        <w:rPr>
          <w:b/>
          <w:noProof/>
        </w:rPr>
        <w:t>59</w:t>
      </w:r>
      <w:r w:rsidRPr="00D63715">
        <w:rPr>
          <w:noProof/>
        </w:rPr>
        <w:t>(4): p. 339-350.</w:t>
      </w:r>
    </w:p>
    <w:p w14:paraId="310AAB85" w14:textId="77777777" w:rsidR="00D63715" w:rsidRPr="00D63715" w:rsidRDefault="00D63715" w:rsidP="00D63715">
      <w:pPr>
        <w:pStyle w:val="EndNoteBibliography"/>
        <w:ind w:left="720" w:hanging="720"/>
        <w:rPr>
          <w:noProof/>
        </w:rPr>
      </w:pPr>
      <w:r w:rsidRPr="00D63715">
        <w:rPr>
          <w:noProof/>
        </w:rPr>
        <w:t>4.</w:t>
      </w:r>
      <w:r w:rsidRPr="00D63715">
        <w:rPr>
          <w:noProof/>
        </w:rPr>
        <w:tab/>
        <w:t xml:space="preserve">Tilija Pun, N. and P.H. Park, </w:t>
      </w:r>
      <w:r w:rsidRPr="00D63715">
        <w:rPr>
          <w:i/>
          <w:noProof/>
        </w:rPr>
        <w:t>Adiponectin inhibits inflammatory cytokines production by Beclin-1 phosphorylation and B-cell lymphoma 2 mRNA destabilization: role for autophagy induction.</w:t>
      </w:r>
      <w:r w:rsidRPr="00D63715">
        <w:rPr>
          <w:noProof/>
        </w:rPr>
        <w:t xml:space="preserve"> Br J Pharmacol, 2018. </w:t>
      </w:r>
      <w:r w:rsidRPr="00D63715">
        <w:rPr>
          <w:b/>
          <w:noProof/>
        </w:rPr>
        <w:t>175</w:t>
      </w:r>
      <w:r w:rsidRPr="00D63715">
        <w:rPr>
          <w:noProof/>
        </w:rPr>
        <w:t>(7): p. 1066-1084.</w:t>
      </w:r>
    </w:p>
    <w:p w14:paraId="0E8F683D" w14:textId="77777777" w:rsidR="00D63715" w:rsidRPr="00D63715" w:rsidRDefault="00D63715" w:rsidP="00D63715">
      <w:pPr>
        <w:pStyle w:val="EndNoteBibliography"/>
        <w:ind w:left="720" w:hanging="720"/>
        <w:rPr>
          <w:noProof/>
        </w:rPr>
      </w:pPr>
      <w:r w:rsidRPr="00D63715">
        <w:rPr>
          <w:noProof/>
        </w:rPr>
        <w:t>5.</w:t>
      </w:r>
      <w:r w:rsidRPr="00D63715">
        <w:rPr>
          <w:noProof/>
        </w:rPr>
        <w:tab/>
        <w:t xml:space="preserve">Nakano, Y., et al., </w:t>
      </w:r>
      <w:r w:rsidRPr="00D63715">
        <w:rPr>
          <w:i/>
          <w:noProof/>
        </w:rPr>
        <w:t>Isolation and characterization of GBP28, a novel gelatin-binding protein purified from human plasma.</w:t>
      </w:r>
      <w:r w:rsidRPr="00D63715">
        <w:rPr>
          <w:noProof/>
        </w:rPr>
        <w:t xml:space="preserve"> J Biochem, 1996. </w:t>
      </w:r>
      <w:r w:rsidRPr="00D63715">
        <w:rPr>
          <w:b/>
          <w:noProof/>
        </w:rPr>
        <w:t>120</w:t>
      </w:r>
      <w:r w:rsidRPr="00D63715">
        <w:rPr>
          <w:noProof/>
        </w:rPr>
        <w:t>(4): p. 803-12.</w:t>
      </w:r>
    </w:p>
    <w:p w14:paraId="14D5339B" w14:textId="77777777" w:rsidR="00D63715" w:rsidRPr="00D63715" w:rsidRDefault="00D63715" w:rsidP="00D63715">
      <w:pPr>
        <w:pStyle w:val="EndNoteBibliography"/>
        <w:ind w:left="720" w:hanging="720"/>
        <w:rPr>
          <w:noProof/>
        </w:rPr>
      </w:pPr>
      <w:r w:rsidRPr="00D63715">
        <w:rPr>
          <w:noProof/>
        </w:rPr>
        <w:t>6.</w:t>
      </w:r>
      <w:r w:rsidRPr="00D63715">
        <w:rPr>
          <w:noProof/>
        </w:rPr>
        <w:tab/>
        <w:t xml:space="preserve">Davis, K.E. and P.E. Scherer, </w:t>
      </w:r>
      <w:r w:rsidRPr="00D63715">
        <w:rPr>
          <w:i/>
          <w:noProof/>
        </w:rPr>
        <w:t>Adiponectin: no longer the lone soul in the fight against insulin resistance?</w:t>
      </w:r>
      <w:r w:rsidRPr="00D63715">
        <w:rPr>
          <w:noProof/>
        </w:rPr>
        <w:t xml:space="preserve"> Biochem J, 2008. </w:t>
      </w:r>
      <w:r w:rsidRPr="00D63715">
        <w:rPr>
          <w:b/>
          <w:noProof/>
        </w:rPr>
        <w:t>416</w:t>
      </w:r>
      <w:r w:rsidRPr="00D63715">
        <w:rPr>
          <w:noProof/>
        </w:rPr>
        <w:t>(2): p. e7-9.</w:t>
      </w:r>
    </w:p>
    <w:p w14:paraId="03DBF639" w14:textId="77777777" w:rsidR="00D63715" w:rsidRPr="00D63715" w:rsidRDefault="00D63715" w:rsidP="00D63715">
      <w:pPr>
        <w:pStyle w:val="EndNoteBibliography"/>
        <w:ind w:left="720" w:hanging="720"/>
        <w:rPr>
          <w:noProof/>
        </w:rPr>
      </w:pPr>
      <w:r w:rsidRPr="00D63715">
        <w:rPr>
          <w:noProof/>
        </w:rPr>
        <w:t>7.</w:t>
      </w:r>
      <w:r w:rsidRPr="00D63715">
        <w:rPr>
          <w:noProof/>
        </w:rPr>
        <w:tab/>
        <w:t xml:space="preserve">Khoramipour, K., et al., </w:t>
      </w:r>
      <w:r w:rsidRPr="00D63715">
        <w:rPr>
          <w:i/>
          <w:noProof/>
        </w:rPr>
        <w:t>Adiponectin: Structure, Physiological Functions, Role in Diseases, and Effects of Nutrition.</w:t>
      </w:r>
      <w:r w:rsidRPr="00D63715">
        <w:rPr>
          <w:noProof/>
        </w:rPr>
        <w:t xml:space="preserve"> Nutrients, 2021. </w:t>
      </w:r>
      <w:r w:rsidRPr="00D63715">
        <w:rPr>
          <w:b/>
          <w:noProof/>
        </w:rPr>
        <w:t>13</w:t>
      </w:r>
      <w:r w:rsidRPr="00D63715">
        <w:rPr>
          <w:noProof/>
        </w:rPr>
        <w:t>(4).</w:t>
      </w:r>
    </w:p>
    <w:p w14:paraId="6153084F" w14:textId="77777777" w:rsidR="00D63715" w:rsidRPr="00D63715" w:rsidRDefault="00D63715" w:rsidP="00D63715">
      <w:pPr>
        <w:pStyle w:val="EndNoteBibliography"/>
        <w:ind w:left="720" w:hanging="720"/>
        <w:rPr>
          <w:noProof/>
        </w:rPr>
      </w:pPr>
      <w:r w:rsidRPr="00D63715">
        <w:rPr>
          <w:noProof/>
        </w:rPr>
        <w:t>8.</w:t>
      </w:r>
      <w:r w:rsidRPr="00D63715">
        <w:rPr>
          <w:noProof/>
        </w:rPr>
        <w:tab/>
        <w:t xml:space="preserve">Cai, J., et al., </w:t>
      </w:r>
      <w:r w:rsidRPr="00D63715">
        <w:rPr>
          <w:i/>
          <w:noProof/>
        </w:rPr>
        <w:t>Adiponectin/adiponectin receptors mRNA expression profiles in chickens and their response to feed restriction.</w:t>
      </w:r>
      <w:r w:rsidRPr="00D63715">
        <w:rPr>
          <w:noProof/>
        </w:rPr>
        <w:t xml:space="preserve"> Poult Sci, 2021. </w:t>
      </w:r>
      <w:r w:rsidRPr="00D63715">
        <w:rPr>
          <w:b/>
          <w:noProof/>
        </w:rPr>
        <w:t>100</w:t>
      </w:r>
      <w:r w:rsidRPr="00D63715">
        <w:rPr>
          <w:noProof/>
        </w:rPr>
        <w:t>(12): p. 101480.</w:t>
      </w:r>
    </w:p>
    <w:p w14:paraId="50FBA222" w14:textId="77777777" w:rsidR="00D63715" w:rsidRPr="00D63715" w:rsidRDefault="00D63715" w:rsidP="00D63715">
      <w:pPr>
        <w:pStyle w:val="EndNoteBibliography"/>
        <w:ind w:left="720" w:hanging="720"/>
        <w:rPr>
          <w:noProof/>
        </w:rPr>
      </w:pPr>
      <w:r w:rsidRPr="00D63715">
        <w:rPr>
          <w:noProof/>
        </w:rPr>
        <w:t>9.</w:t>
      </w:r>
      <w:r w:rsidRPr="00D63715">
        <w:rPr>
          <w:noProof/>
        </w:rPr>
        <w:tab/>
        <w:t xml:space="preserve">Wang, S.J., et al., </w:t>
      </w:r>
      <w:r w:rsidRPr="00D63715">
        <w:rPr>
          <w:i/>
          <w:noProof/>
        </w:rPr>
        <w:t>[Adiponectin Receptor Agonist AdipoRon Inhibits the Proliferation of Myeloma Cells via the AMPK/Autophagy Pathway].</w:t>
      </w:r>
      <w:r w:rsidRPr="00D63715">
        <w:rPr>
          <w:noProof/>
        </w:rPr>
        <w:t xml:space="preserve"> Zhongguo Shi Yan Xue Ye Xue Za Zhi, 2020. </w:t>
      </w:r>
      <w:r w:rsidRPr="00D63715">
        <w:rPr>
          <w:b/>
          <w:noProof/>
        </w:rPr>
        <w:t>28</w:t>
      </w:r>
      <w:r w:rsidRPr="00D63715">
        <w:rPr>
          <w:noProof/>
        </w:rPr>
        <w:t>(1): p. 171-176.</w:t>
      </w:r>
    </w:p>
    <w:p w14:paraId="373F7F7F" w14:textId="77777777" w:rsidR="00D63715" w:rsidRPr="00D63715" w:rsidRDefault="00D63715" w:rsidP="00D63715">
      <w:pPr>
        <w:pStyle w:val="EndNoteBibliography"/>
        <w:ind w:left="720" w:hanging="720"/>
        <w:rPr>
          <w:noProof/>
        </w:rPr>
      </w:pPr>
      <w:r w:rsidRPr="00D63715">
        <w:rPr>
          <w:noProof/>
        </w:rPr>
        <w:t>10.</w:t>
      </w:r>
      <w:r w:rsidRPr="00D63715">
        <w:rPr>
          <w:noProof/>
        </w:rPr>
        <w:tab/>
        <w:t xml:space="preserve">Pearson, G.L., et al., </w:t>
      </w:r>
      <w:r w:rsidRPr="00D63715">
        <w:rPr>
          <w:i/>
          <w:noProof/>
        </w:rPr>
        <w:t>A Selective Look at Autophagy in Pancreatic β-Cells.</w:t>
      </w:r>
      <w:r w:rsidRPr="00D63715">
        <w:rPr>
          <w:noProof/>
        </w:rPr>
        <w:t xml:space="preserve"> Diabetes, 2021. </w:t>
      </w:r>
      <w:r w:rsidRPr="00D63715">
        <w:rPr>
          <w:b/>
          <w:noProof/>
        </w:rPr>
        <w:t>70</w:t>
      </w:r>
      <w:r w:rsidRPr="00D63715">
        <w:rPr>
          <w:noProof/>
        </w:rPr>
        <w:t>(6): p. 1229-1241.</w:t>
      </w:r>
    </w:p>
    <w:p w14:paraId="4AD299D0" w14:textId="77777777" w:rsidR="00D63715" w:rsidRPr="00D63715" w:rsidRDefault="00D63715" w:rsidP="00D63715">
      <w:pPr>
        <w:pStyle w:val="EndNoteBibliography"/>
        <w:ind w:left="720" w:hanging="720"/>
        <w:rPr>
          <w:noProof/>
        </w:rPr>
      </w:pPr>
      <w:r w:rsidRPr="00D63715">
        <w:rPr>
          <w:noProof/>
        </w:rPr>
        <w:t>11.</w:t>
      </w:r>
      <w:r w:rsidRPr="00D63715">
        <w:rPr>
          <w:noProof/>
        </w:rPr>
        <w:tab/>
        <w:t xml:space="preserve">Fan, Y., et al., </w:t>
      </w:r>
      <w:r w:rsidRPr="00D63715">
        <w:rPr>
          <w:i/>
          <w:noProof/>
        </w:rPr>
        <w:t>1,3-dichloro-2-propanol induced hepatic lipid accumulation by inhibiting autophagy via AKT/mTOR/FOXO1 pathway in mice.</w:t>
      </w:r>
      <w:r w:rsidRPr="00D63715">
        <w:rPr>
          <w:noProof/>
        </w:rPr>
        <w:t xml:space="preserve"> Food Chem Toxicol, 2021. </w:t>
      </w:r>
      <w:r w:rsidRPr="00D63715">
        <w:rPr>
          <w:b/>
          <w:noProof/>
        </w:rPr>
        <w:t>157</w:t>
      </w:r>
      <w:r w:rsidRPr="00D63715">
        <w:rPr>
          <w:noProof/>
        </w:rPr>
        <w:t>: p. 112578.</w:t>
      </w:r>
    </w:p>
    <w:p w14:paraId="6663395A" w14:textId="77777777" w:rsidR="00D63715" w:rsidRPr="00D63715" w:rsidRDefault="00D63715" w:rsidP="00D63715">
      <w:pPr>
        <w:pStyle w:val="EndNoteBibliography"/>
        <w:ind w:left="720" w:hanging="720"/>
        <w:rPr>
          <w:noProof/>
        </w:rPr>
      </w:pPr>
      <w:r w:rsidRPr="00D63715">
        <w:rPr>
          <w:noProof/>
        </w:rPr>
        <w:t>12.</w:t>
      </w:r>
      <w:r w:rsidRPr="00D63715">
        <w:rPr>
          <w:noProof/>
        </w:rPr>
        <w:tab/>
        <w:t xml:space="preserve">Li, R., et al., </w:t>
      </w:r>
      <w:r w:rsidRPr="00D63715">
        <w:rPr>
          <w:i/>
          <w:noProof/>
        </w:rPr>
        <w:t>Adiponectin inhibits high glucose-induced angiogenesis via inhibiting autophagy in RF/6A cells.</w:t>
      </w:r>
      <w:r w:rsidRPr="00D63715">
        <w:rPr>
          <w:noProof/>
        </w:rPr>
        <w:t xml:space="preserve"> J Cell Physiol, 2019. </w:t>
      </w:r>
      <w:r w:rsidRPr="00D63715">
        <w:rPr>
          <w:b/>
          <w:noProof/>
        </w:rPr>
        <w:t>234</w:t>
      </w:r>
      <w:r w:rsidRPr="00D63715">
        <w:rPr>
          <w:noProof/>
        </w:rPr>
        <w:t>(11): p. 20566-20576.</w:t>
      </w:r>
    </w:p>
    <w:p w14:paraId="202C3838" w14:textId="77777777" w:rsidR="00D63715" w:rsidRPr="00D63715" w:rsidRDefault="00D63715" w:rsidP="00D63715">
      <w:pPr>
        <w:pStyle w:val="EndNoteBibliography"/>
        <w:ind w:left="720" w:hanging="720"/>
        <w:rPr>
          <w:noProof/>
        </w:rPr>
      </w:pPr>
      <w:r w:rsidRPr="00D63715">
        <w:rPr>
          <w:noProof/>
        </w:rPr>
        <w:lastRenderedPageBreak/>
        <w:t>13.</w:t>
      </w:r>
      <w:r w:rsidRPr="00D63715">
        <w:rPr>
          <w:noProof/>
        </w:rPr>
        <w:tab/>
        <w:t xml:space="preserve">Tilija Pun, N. and P.H. Park, </w:t>
      </w:r>
      <w:r w:rsidRPr="00D63715">
        <w:rPr>
          <w:i/>
          <w:noProof/>
        </w:rPr>
        <w:t>Role of p62 in the suppression of inflammatory cytokine production by adiponectin in macrophages: Involvement of autophagy and p21/Nrf2 axis.</w:t>
      </w:r>
      <w:r w:rsidRPr="00D63715">
        <w:rPr>
          <w:noProof/>
        </w:rPr>
        <w:t xml:space="preserve"> Sci Rep, 2017. </w:t>
      </w:r>
      <w:r w:rsidRPr="00D63715">
        <w:rPr>
          <w:b/>
          <w:noProof/>
        </w:rPr>
        <w:t>7</w:t>
      </w:r>
      <w:r w:rsidRPr="00D63715">
        <w:rPr>
          <w:noProof/>
        </w:rPr>
        <w:t>(1): p. 393.</w:t>
      </w:r>
    </w:p>
    <w:p w14:paraId="26710C8E" w14:textId="77777777" w:rsidR="00D63715" w:rsidRPr="00D63715" w:rsidRDefault="00D63715" w:rsidP="00D63715">
      <w:pPr>
        <w:pStyle w:val="EndNoteBibliography"/>
        <w:ind w:left="720" w:hanging="720"/>
        <w:rPr>
          <w:noProof/>
        </w:rPr>
      </w:pPr>
      <w:r w:rsidRPr="00D63715">
        <w:rPr>
          <w:noProof/>
        </w:rPr>
        <w:t>14.</w:t>
      </w:r>
      <w:r w:rsidRPr="00D63715">
        <w:rPr>
          <w:noProof/>
        </w:rPr>
        <w:tab/>
        <w:t xml:space="preserve">Kim, M.J., et al., </w:t>
      </w:r>
      <w:r w:rsidRPr="00D63715">
        <w:rPr>
          <w:i/>
          <w:noProof/>
        </w:rPr>
        <w:t>Globular Adiponectin Inhibits Lipopolysaccharide-Primed Inflammasomes Activation in Macrophages via Autophagy Induction: The Critical Role of AMPK Signaling.</w:t>
      </w:r>
      <w:r w:rsidRPr="00D63715">
        <w:rPr>
          <w:noProof/>
        </w:rPr>
        <w:t xml:space="preserve"> Int J Mol Sci, 2017. </w:t>
      </w:r>
      <w:r w:rsidRPr="00D63715">
        <w:rPr>
          <w:b/>
          <w:noProof/>
        </w:rPr>
        <w:t>18</w:t>
      </w:r>
      <w:r w:rsidRPr="00D63715">
        <w:rPr>
          <w:noProof/>
        </w:rPr>
        <w:t>(6).</w:t>
      </w:r>
    </w:p>
    <w:p w14:paraId="1CF6D394" w14:textId="77777777" w:rsidR="00D63715" w:rsidRPr="00D63715" w:rsidRDefault="00D63715" w:rsidP="00D63715">
      <w:pPr>
        <w:pStyle w:val="EndNoteBibliography"/>
        <w:ind w:left="720" w:hanging="720"/>
        <w:rPr>
          <w:noProof/>
        </w:rPr>
      </w:pPr>
      <w:r w:rsidRPr="00D63715">
        <w:rPr>
          <w:noProof/>
        </w:rPr>
        <w:t>15.</w:t>
      </w:r>
      <w:r w:rsidRPr="00D63715">
        <w:rPr>
          <w:noProof/>
        </w:rPr>
        <w:tab/>
        <w:t xml:space="preserve">Kosacka, J., et al., </w:t>
      </w:r>
      <w:r w:rsidRPr="00D63715">
        <w:rPr>
          <w:i/>
          <w:noProof/>
        </w:rPr>
        <w:t>Up-regulated autophagy: as a protective factor in adipose tissue of WOKW rats with metabolic syndrome.</w:t>
      </w:r>
      <w:r w:rsidRPr="00D63715">
        <w:rPr>
          <w:noProof/>
        </w:rPr>
        <w:t xml:space="preserve"> Diabetol Metab Syndr, 2018. </w:t>
      </w:r>
      <w:r w:rsidRPr="00D63715">
        <w:rPr>
          <w:b/>
          <w:noProof/>
        </w:rPr>
        <w:t>10</w:t>
      </w:r>
      <w:r w:rsidRPr="00D63715">
        <w:rPr>
          <w:noProof/>
        </w:rPr>
        <w:t>: p. 13.</w:t>
      </w:r>
    </w:p>
    <w:p w14:paraId="50B6E3F3" w14:textId="77777777" w:rsidR="00D63715" w:rsidRPr="00D63715" w:rsidRDefault="00D63715" w:rsidP="00D63715">
      <w:pPr>
        <w:pStyle w:val="EndNoteBibliography"/>
        <w:ind w:left="720" w:hanging="720"/>
        <w:rPr>
          <w:noProof/>
        </w:rPr>
      </w:pPr>
      <w:r w:rsidRPr="00D63715">
        <w:rPr>
          <w:noProof/>
        </w:rPr>
        <w:t>16.</w:t>
      </w:r>
      <w:r w:rsidRPr="00D63715">
        <w:rPr>
          <w:noProof/>
        </w:rPr>
        <w:tab/>
        <w:t xml:space="preserve">Cai, J., et al., </w:t>
      </w:r>
      <w:r w:rsidRPr="00D63715">
        <w:rPr>
          <w:i/>
          <w:noProof/>
        </w:rPr>
        <w:t>Autophagy Ablation in Adipocytes Induces Insulin Resistance and Reveals Roles for Lipid Peroxide and Nrf2 Signaling in Adipose-Liver Crosstalk.</w:t>
      </w:r>
      <w:r w:rsidRPr="00D63715">
        <w:rPr>
          <w:noProof/>
        </w:rPr>
        <w:t xml:space="preserve"> Cell Rep, 2018. </w:t>
      </w:r>
      <w:r w:rsidRPr="00D63715">
        <w:rPr>
          <w:b/>
          <w:noProof/>
        </w:rPr>
        <w:t>25</w:t>
      </w:r>
      <w:r w:rsidRPr="00D63715">
        <w:rPr>
          <w:noProof/>
        </w:rPr>
        <w:t>(7): p. 1708-1717.e5.</w:t>
      </w:r>
    </w:p>
    <w:p w14:paraId="770EB256" w14:textId="77777777" w:rsidR="00D63715" w:rsidRPr="00D63715" w:rsidRDefault="00D63715" w:rsidP="00D63715">
      <w:pPr>
        <w:pStyle w:val="EndNoteBibliography"/>
        <w:ind w:left="720" w:hanging="720"/>
        <w:rPr>
          <w:noProof/>
        </w:rPr>
      </w:pPr>
      <w:r w:rsidRPr="00D63715">
        <w:rPr>
          <w:noProof/>
        </w:rPr>
        <w:t>17.</w:t>
      </w:r>
      <w:r w:rsidRPr="00D63715">
        <w:rPr>
          <w:noProof/>
        </w:rPr>
        <w:tab/>
        <w:t xml:space="preserve">Zhang, X., et al., </w:t>
      </w:r>
      <w:r w:rsidRPr="00D63715">
        <w:rPr>
          <w:i/>
          <w:noProof/>
        </w:rPr>
        <w:t>FOXO3a regulates lipid accumulation and adipocyte inflammation in adipocytes through autophagy : Role of FOXO3a in obesity.</w:t>
      </w:r>
      <w:r w:rsidRPr="00D63715">
        <w:rPr>
          <w:noProof/>
        </w:rPr>
        <w:t xml:space="preserve"> Inflamm Res, 2021. </w:t>
      </w:r>
      <w:r w:rsidRPr="00D63715">
        <w:rPr>
          <w:b/>
          <w:noProof/>
        </w:rPr>
        <w:t>70</w:t>
      </w:r>
      <w:r w:rsidRPr="00D63715">
        <w:rPr>
          <w:noProof/>
        </w:rPr>
        <w:t>(5): p. 591-603.</w:t>
      </w:r>
    </w:p>
    <w:p w14:paraId="12D4089D" w14:textId="77777777" w:rsidR="00D63715" w:rsidRPr="00D63715" w:rsidRDefault="00D63715" w:rsidP="00D63715">
      <w:pPr>
        <w:pStyle w:val="EndNoteBibliography"/>
        <w:ind w:left="720" w:hanging="720"/>
        <w:rPr>
          <w:noProof/>
        </w:rPr>
      </w:pPr>
      <w:r w:rsidRPr="00D63715">
        <w:rPr>
          <w:noProof/>
        </w:rPr>
        <w:t>18.</w:t>
      </w:r>
      <w:r w:rsidRPr="00D63715">
        <w:rPr>
          <w:noProof/>
        </w:rPr>
        <w:tab/>
        <w:t xml:space="preserve">Li, Y., et al., </w:t>
      </w:r>
      <w:r w:rsidRPr="00D63715">
        <w:rPr>
          <w:i/>
          <w:noProof/>
        </w:rPr>
        <w:t>Role of Mechanistic Target of Rapamycin and Autophagy in Alcohol-Induced Adipose Atrophy and Liver Injury.</w:t>
      </w:r>
      <w:r w:rsidRPr="00D63715">
        <w:rPr>
          <w:noProof/>
        </w:rPr>
        <w:t xml:space="preserve"> Am J Pathol, 2020. </w:t>
      </w:r>
      <w:r w:rsidRPr="00D63715">
        <w:rPr>
          <w:b/>
          <w:noProof/>
        </w:rPr>
        <w:t>190</w:t>
      </w:r>
      <w:r w:rsidRPr="00D63715">
        <w:rPr>
          <w:noProof/>
        </w:rPr>
        <w:t>(1): p. 158-175.</w:t>
      </w:r>
    </w:p>
    <w:p w14:paraId="76E5250F" w14:textId="77777777" w:rsidR="00D63715" w:rsidRPr="00D63715" w:rsidRDefault="00D63715" w:rsidP="00D63715">
      <w:pPr>
        <w:pStyle w:val="EndNoteBibliography"/>
        <w:ind w:left="720" w:hanging="720"/>
        <w:rPr>
          <w:noProof/>
        </w:rPr>
      </w:pPr>
      <w:r w:rsidRPr="00D63715">
        <w:rPr>
          <w:noProof/>
        </w:rPr>
        <w:t>19.</w:t>
      </w:r>
      <w:r w:rsidRPr="00D63715">
        <w:rPr>
          <w:noProof/>
        </w:rPr>
        <w:tab/>
        <w:t xml:space="preserve">Shrestha, A., N.T. Pun, and P.H. Park, </w:t>
      </w:r>
      <w:r w:rsidRPr="00D63715">
        <w:rPr>
          <w:i/>
          <w:noProof/>
        </w:rPr>
        <w:t>ZFP36L1 and AUF1 Induction Contribute to the Suppression of Inflammatory Mediators Expression by Globular Adiponectin via Autophagy Induction in Macrophages.</w:t>
      </w:r>
      <w:r w:rsidRPr="00D63715">
        <w:rPr>
          <w:noProof/>
        </w:rPr>
        <w:t xml:space="preserve"> Biomol Ther (Seoul), 2018. </w:t>
      </w:r>
      <w:r w:rsidRPr="00D63715">
        <w:rPr>
          <w:b/>
          <w:noProof/>
        </w:rPr>
        <w:t>26</w:t>
      </w:r>
      <w:r w:rsidRPr="00D63715">
        <w:rPr>
          <w:noProof/>
        </w:rPr>
        <w:t>(5): p. 446-457.</w:t>
      </w:r>
    </w:p>
    <w:p w14:paraId="119CCE47" w14:textId="77777777" w:rsidR="00D63715" w:rsidRPr="00D63715" w:rsidRDefault="00D63715" w:rsidP="00D63715">
      <w:pPr>
        <w:pStyle w:val="EndNoteBibliography"/>
        <w:ind w:left="720" w:hanging="720"/>
        <w:rPr>
          <w:noProof/>
        </w:rPr>
      </w:pPr>
      <w:r w:rsidRPr="00D63715">
        <w:rPr>
          <w:noProof/>
        </w:rPr>
        <w:t>20.</w:t>
      </w:r>
      <w:r w:rsidRPr="00D63715">
        <w:rPr>
          <w:noProof/>
        </w:rPr>
        <w:tab/>
        <w:t xml:space="preserve">Kim, E.H. and P.H. Park, </w:t>
      </w:r>
      <w:r w:rsidRPr="00D63715">
        <w:rPr>
          <w:i/>
          <w:noProof/>
        </w:rPr>
        <w:t>Globular adiponectin protects rat hepatocytes against acetaminophen-induced cell death via modulation of the inflammasome activation and ER stress: Critical role of autophagy induction.</w:t>
      </w:r>
      <w:r w:rsidRPr="00D63715">
        <w:rPr>
          <w:noProof/>
        </w:rPr>
        <w:t xml:space="preserve"> Biochem Pharmacol, 2018. </w:t>
      </w:r>
      <w:r w:rsidRPr="00D63715">
        <w:rPr>
          <w:b/>
          <w:noProof/>
        </w:rPr>
        <w:t>154</w:t>
      </w:r>
      <w:r w:rsidRPr="00D63715">
        <w:rPr>
          <w:noProof/>
        </w:rPr>
        <w:t>: p. 278-292.</w:t>
      </w:r>
    </w:p>
    <w:p w14:paraId="36E59CC0" w14:textId="77777777" w:rsidR="00D63715" w:rsidRPr="00D63715" w:rsidRDefault="00D63715" w:rsidP="00D63715">
      <w:pPr>
        <w:pStyle w:val="EndNoteBibliography"/>
        <w:ind w:left="720" w:hanging="720"/>
        <w:rPr>
          <w:noProof/>
        </w:rPr>
      </w:pPr>
      <w:r w:rsidRPr="00D63715">
        <w:rPr>
          <w:noProof/>
        </w:rPr>
        <w:t>21.</w:t>
      </w:r>
      <w:r w:rsidRPr="00D63715">
        <w:rPr>
          <w:noProof/>
        </w:rPr>
        <w:tab/>
        <w:t xml:space="preserve">Chung, S.J., et al., </w:t>
      </w:r>
      <w:r w:rsidRPr="00D63715">
        <w:rPr>
          <w:i/>
          <w:noProof/>
        </w:rPr>
        <w:t>ADIPOQ/adiponectin induces cytotoxic autophagy in breast cancer cells through STK11/LKB1-mediated activation of the AMPK-ULK1 axis.</w:t>
      </w:r>
      <w:r w:rsidRPr="00D63715">
        <w:rPr>
          <w:noProof/>
        </w:rPr>
        <w:t xml:space="preserve"> Autophagy, 2017. </w:t>
      </w:r>
      <w:r w:rsidRPr="00D63715">
        <w:rPr>
          <w:b/>
          <w:noProof/>
        </w:rPr>
        <w:t>13</w:t>
      </w:r>
      <w:r w:rsidRPr="00D63715">
        <w:rPr>
          <w:noProof/>
        </w:rPr>
        <w:t>(8): p. 1386-1403.</w:t>
      </w:r>
    </w:p>
    <w:p w14:paraId="06C2A291" w14:textId="77777777" w:rsidR="00D63715" w:rsidRPr="00D63715" w:rsidRDefault="00D63715" w:rsidP="00D63715">
      <w:pPr>
        <w:pStyle w:val="EndNoteBibliography"/>
        <w:ind w:left="720" w:hanging="720"/>
        <w:rPr>
          <w:noProof/>
        </w:rPr>
      </w:pPr>
      <w:r w:rsidRPr="00D63715">
        <w:rPr>
          <w:noProof/>
        </w:rPr>
        <w:t>22.</w:t>
      </w:r>
      <w:r w:rsidRPr="00D63715">
        <w:rPr>
          <w:noProof/>
        </w:rPr>
        <w:tab/>
        <w:t xml:space="preserve">Tao, T. and H. Xu, </w:t>
      </w:r>
      <w:r w:rsidRPr="00D63715">
        <w:rPr>
          <w:i/>
          <w:noProof/>
        </w:rPr>
        <w:t>Autophagy and Obesity and Diabetes.</w:t>
      </w:r>
      <w:r w:rsidRPr="00D63715">
        <w:rPr>
          <w:noProof/>
        </w:rPr>
        <w:t xml:space="preserve"> Adv Exp Med Biol, 2020. </w:t>
      </w:r>
      <w:r w:rsidRPr="00D63715">
        <w:rPr>
          <w:b/>
          <w:noProof/>
        </w:rPr>
        <w:t>1207</w:t>
      </w:r>
      <w:r w:rsidRPr="00D63715">
        <w:rPr>
          <w:noProof/>
        </w:rPr>
        <w:t>: p. 445-461.</w:t>
      </w:r>
    </w:p>
    <w:p w14:paraId="71793028" w14:textId="77777777" w:rsidR="00D63715" w:rsidRPr="00D63715" w:rsidRDefault="00D63715" w:rsidP="00D63715">
      <w:pPr>
        <w:pStyle w:val="EndNoteBibliography"/>
        <w:ind w:left="720" w:hanging="720"/>
        <w:rPr>
          <w:noProof/>
        </w:rPr>
      </w:pPr>
      <w:r w:rsidRPr="00D63715">
        <w:rPr>
          <w:noProof/>
        </w:rPr>
        <w:t>23.</w:t>
      </w:r>
      <w:r w:rsidRPr="00D63715">
        <w:rPr>
          <w:noProof/>
        </w:rPr>
        <w:tab/>
        <w:t xml:space="preserve">Kitada, M. and D. Koya, </w:t>
      </w:r>
      <w:r w:rsidRPr="00D63715">
        <w:rPr>
          <w:i/>
          <w:noProof/>
        </w:rPr>
        <w:t>Autophagy in metabolic disease and ageing.</w:t>
      </w:r>
      <w:r w:rsidRPr="00D63715">
        <w:rPr>
          <w:noProof/>
        </w:rPr>
        <w:t xml:space="preserve"> Nat Rev Endocrinol, 2021. </w:t>
      </w:r>
      <w:r w:rsidRPr="00D63715">
        <w:rPr>
          <w:b/>
          <w:noProof/>
        </w:rPr>
        <w:t>17</w:t>
      </w:r>
      <w:r w:rsidRPr="00D63715">
        <w:rPr>
          <w:noProof/>
        </w:rPr>
        <w:t>(11): p. 647-661.</w:t>
      </w:r>
    </w:p>
    <w:p w14:paraId="33BE2119" w14:textId="77777777" w:rsidR="00D63715" w:rsidRPr="00D63715" w:rsidRDefault="00D63715" w:rsidP="00D63715">
      <w:pPr>
        <w:pStyle w:val="EndNoteBibliography"/>
        <w:ind w:left="720" w:hanging="720"/>
        <w:rPr>
          <w:noProof/>
        </w:rPr>
      </w:pPr>
      <w:r w:rsidRPr="00D63715">
        <w:rPr>
          <w:noProof/>
        </w:rPr>
        <w:t>24.</w:t>
      </w:r>
      <w:r w:rsidRPr="00D63715">
        <w:rPr>
          <w:noProof/>
        </w:rPr>
        <w:tab/>
        <w:t xml:space="preserve">Thapaliya, S., et al., </w:t>
      </w:r>
      <w:r w:rsidRPr="00D63715">
        <w:rPr>
          <w:i/>
          <w:noProof/>
        </w:rPr>
        <w:t>Alcohol-induced autophagy contributes to loss in skeletal muscle mass.</w:t>
      </w:r>
      <w:r w:rsidRPr="00D63715">
        <w:rPr>
          <w:noProof/>
        </w:rPr>
        <w:t xml:space="preserve"> Autophagy, 2014. </w:t>
      </w:r>
      <w:r w:rsidRPr="00D63715">
        <w:rPr>
          <w:b/>
          <w:noProof/>
        </w:rPr>
        <w:t>10</w:t>
      </w:r>
      <w:r w:rsidRPr="00D63715">
        <w:rPr>
          <w:noProof/>
        </w:rPr>
        <w:t>(4): p. 677-90.</w:t>
      </w:r>
    </w:p>
    <w:p w14:paraId="01E2ADA3" w14:textId="77777777" w:rsidR="00D63715" w:rsidRPr="00D63715" w:rsidRDefault="00D63715" w:rsidP="00D63715">
      <w:pPr>
        <w:pStyle w:val="EndNoteBibliography"/>
        <w:ind w:left="720" w:hanging="720"/>
        <w:rPr>
          <w:noProof/>
        </w:rPr>
      </w:pPr>
      <w:r w:rsidRPr="00D63715">
        <w:rPr>
          <w:noProof/>
        </w:rPr>
        <w:t>25.</w:t>
      </w:r>
      <w:r w:rsidRPr="00D63715">
        <w:rPr>
          <w:noProof/>
        </w:rPr>
        <w:tab/>
        <w:t xml:space="preserve">Gamberi, T., et al., </w:t>
      </w:r>
      <w:r w:rsidRPr="00D63715">
        <w:rPr>
          <w:i/>
          <w:noProof/>
        </w:rPr>
        <w:t>Activation of autophagy by globular adiponectin is required for muscle differentiation.</w:t>
      </w:r>
      <w:r w:rsidRPr="00D63715">
        <w:rPr>
          <w:noProof/>
        </w:rPr>
        <w:t xml:space="preserve"> Biochim Biophys Acta, 2016. </w:t>
      </w:r>
      <w:r w:rsidRPr="00D63715">
        <w:rPr>
          <w:b/>
          <w:noProof/>
        </w:rPr>
        <w:t>1863</w:t>
      </w:r>
      <w:r w:rsidRPr="00D63715">
        <w:rPr>
          <w:noProof/>
        </w:rPr>
        <w:t>(4): p. 694-702.</w:t>
      </w:r>
    </w:p>
    <w:p w14:paraId="352A9E0E" w14:textId="77777777" w:rsidR="00D63715" w:rsidRPr="00D63715" w:rsidRDefault="00D63715" w:rsidP="00D63715">
      <w:pPr>
        <w:pStyle w:val="EndNoteBibliography"/>
        <w:ind w:left="720" w:hanging="720"/>
        <w:rPr>
          <w:noProof/>
        </w:rPr>
      </w:pPr>
      <w:r w:rsidRPr="00D63715">
        <w:rPr>
          <w:noProof/>
        </w:rPr>
        <w:t>26.</w:t>
      </w:r>
      <w:r w:rsidRPr="00D63715">
        <w:rPr>
          <w:noProof/>
        </w:rPr>
        <w:tab/>
        <w:t xml:space="preserve">Sun, C., et al., </w:t>
      </w:r>
      <w:r w:rsidRPr="00D63715">
        <w:rPr>
          <w:i/>
          <w:noProof/>
        </w:rPr>
        <w:t>Adiponectin up-regulates the decrease of myocardial autophagic flux induced by β(1) -adrenergic receptor autoantibody partly dependent on AMPK.</w:t>
      </w:r>
      <w:r w:rsidRPr="00D63715">
        <w:rPr>
          <w:noProof/>
        </w:rPr>
        <w:t xml:space="preserve"> J Cell Mol Med, 2021. </w:t>
      </w:r>
      <w:r w:rsidRPr="00D63715">
        <w:rPr>
          <w:b/>
          <w:noProof/>
        </w:rPr>
        <w:t>25</w:t>
      </w:r>
      <w:r w:rsidRPr="00D63715">
        <w:rPr>
          <w:noProof/>
        </w:rPr>
        <w:t>(17): p. 8464-8478.</w:t>
      </w:r>
    </w:p>
    <w:p w14:paraId="16E22399" w14:textId="77777777" w:rsidR="00D63715" w:rsidRPr="00D63715" w:rsidRDefault="00D63715" w:rsidP="00D63715">
      <w:pPr>
        <w:pStyle w:val="EndNoteBibliography"/>
        <w:ind w:left="720" w:hanging="720"/>
        <w:rPr>
          <w:noProof/>
        </w:rPr>
      </w:pPr>
      <w:r w:rsidRPr="00D63715">
        <w:rPr>
          <w:noProof/>
        </w:rPr>
        <w:t>27.</w:t>
      </w:r>
      <w:r w:rsidRPr="00D63715">
        <w:rPr>
          <w:noProof/>
        </w:rPr>
        <w:tab/>
        <w:t xml:space="preserve">Wang, Y., et al., </w:t>
      </w:r>
      <w:r w:rsidRPr="00D63715">
        <w:rPr>
          <w:i/>
          <w:noProof/>
        </w:rPr>
        <w:t>Restoring diabetes-induced autophagic flux arrest in ischemic/reperfused heart by ADIPOR (adiponectin receptor) activation involves both AMPK-dependent and AMPK-independent signaling.</w:t>
      </w:r>
      <w:r w:rsidRPr="00D63715">
        <w:rPr>
          <w:noProof/>
        </w:rPr>
        <w:t xml:space="preserve"> Autophagy, 2017. </w:t>
      </w:r>
      <w:r w:rsidRPr="00D63715">
        <w:rPr>
          <w:b/>
          <w:noProof/>
        </w:rPr>
        <w:t>13</w:t>
      </w:r>
      <w:r w:rsidRPr="00D63715">
        <w:rPr>
          <w:noProof/>
        </w:rPr>
        <w:t>(11): p. 1855-1869.</w:t>
      </w:r>
    </w:p>
    <w:p w14:paraId="583A68D1" w14:textId="77777777" w:rsidR="00D63715" w:rsidRPr="00D63715" w:rsidRDefault="00D63715" w:rsidP="00D63715">
      <w:pPr>
        <w:pStyle w:val="EndNoteBibliography"/>
        <w:ind w:left="720" w:hanging="720"/>
        <w:rPr>
          <w:noProof/>
        </w:rPr>
      </w:pPr>
      <w:r w:rsidRPr="00D63715">
        <w:rPr>
          <w:noProof/>
        </w:rPr>
        <w:t>28.</w:t>
      </w:r>
      <w:r w:rsidRPr="00D63715">
        <w:rPr>
          <w:noProof/>
        </w:rPr>
        <w:tab/>
        <w:t xml:space="preserve">Li, Y., et al., </w:t>
      </w:r>
      <w:r w:rsidRPr="00D63715">
        <w:rPr>
          <w:i/>
          <w:noProof/>
        </w:rPr>
        <w:t>AdipoRon Attenuates Hypertension-Induced Epithelial-Mesenchymal Transition and Renal Fibrosis via Promoting Epithelial Autophagy.</w:t>
      </w:r>
      <w:r w:rsidRPr="00D63715">
        <w:rPr>
          <w:noProof/>
        </w:rPr>
        <w:t xml:space="preserve"> J Cardiovasc Transl Res, 2021. </w:t>
      </w:r>
      <w:r w:rsidRPr="00D63715">
        <w:rPr>
          <w:b/>
          <w:noProof/>
        </w:rPr>
        <w:t>14</w:t>
      </w:r>
      <w:r w:rsidRPr="00D63715">
        <w:rPr>
          <w:noProof/>
        </w:rPr>
        <w:t>(3): p. 538-545.</w:t>
      </w:r>
    </w:p>
    <w:p w14:paraId="07D37A01" w14:textId="77777777" w:rsidR="00D63715" w:rsidRPr="00D63715" w:rsidRDefault="00D63715" w:rsidP="00D63715">
      <w:pPr>
        <w:pStyle w:val="EndNoteBibliography"/>
        <w:ind w:left="720" w:hanging="720"/>
        <w:rPr>
          <w:noProof/>
        </w:rPr>
      </w:pPr>
      <w:r w:rsidRPr="00D63715">
        <w:rPr>
          <w:noProof/>
        </w:rPr>
        <w:t>29.</w:t>
      </w:r>
      <w:r w:rsidRPr="00D63715">
        <w:rPr>
          <w:noProof/>
        </w:rPr>
        <w:tab/>
        <w:t xml:space="preserve">Kuramoto, K. and C. He, </w:t>
      </w:r>
      <w:r w:rsidRPr="00D63715">
        <w:rPr>
          <w:i/>
          <w:noProof/>
        </w:rPr>
        <w:t>The secretory function of BECN1 in metabolic regulation.</w:t>
      </w:r>
      <w:r w:rsidRPr="00D63715">
        <w:rPr>
          <w:noProof/>
        </w:rPr>
        <w:t xml:space="preserve"> Autophagy, 2021. </w:t>
      </w:r>
      <w:r w:rsidRPr="00D63715">
        <w:rPr>
          <w:b/>
          <w:noProof/>
        </w:rPr>
        <w:t>17</w:t>
      </w:r>
      <w:r w:rsidRPr="00D63715">
        <w:rPr>
          <w:noProof/>
        </w:rPr>
        <w:t>(10): p. 3262-3263.</w:t>
      </w:r>
    </w:p>
    <w:p w14:paraId="0D1483F4" w14:textId="77777777" w:rsidR="00D63715" w:rsidRPr="00D63715" w:rsidRDefault="00D63715" w:rsidP="00D63715">
      <w:pPr>
        <w:pStyle w:val="EndNoteBibliography"/>
        <w:ind w:left="720" w:hanging="720"/>
        <w:rPr>
          <w:noProof/>
        </w:rPr>
      </w:pPr>
      <w:r w:rsidRPr="00D63715">
        <w:rPr>
          <w:noProof/>
        </w:rPr>
        <w:lastRenderedPageBreak/>
        <w:t>30.</w:t>
      </w:r>
      <w:r w:rsidRPr="00D63715">
        <w:rPr>
          <w:noProof/>
        </w:rPr>
        <w:tab/>
        <w:t xml:space="preserve">Kuramoto, K., et al., </w:t>
      </w:r>
      <w:r w:rsidRPr="00D63715">
        <w:rPr>
          <w:i/>
          <w:noProof/>
        </w:rPr>
        <w:t>The autophagy protein Becn1 improves insulin sensitivity by promoting adiponectin secretion via exocyst binding.</w:t>
      </w:r>
      <w:r w:rsidRPr="00D63715">
        <w:rPr>
          <w:noProof/>
        </w:rPr>
        <w:t xml:space="preserve"> Cell Rep, 2021. </w:t>
      </w:r>
      <w:r w:rsidRPr="00D63715">
        <w:rPr>
          <w:b/>
          <w:noProof/>
        </w:rPr>
        <w:t>35</w:t>
      </w:r>
      <w:r w:rsidRPr="00D63715">
        <w:rPr>
          <w:noProof/>
        </w:rPr>
        <w:t>(8): p. 109184.</w:t>
      </w:r>
    </w:p>
    <w:p w14:paraId="23B1B1B9" w14:textId="77777777" w:rsidR="00D63715" w:rsidRPr="00D63715" w:rsidRDefault="00D63715" w:rsidP="00D63715">
      <w:pPr>
        <w:pStyle w:val="EndNoteBibliography"/>
        <w:ind w:left="720" w:hanging="720"/>
        <w:rPr>
          <w:noProof/>
        </w:rPr>
      </w:pPr>
      <w:r w:rsidRPr="00D63715">
        <w:rPr>
          <w:noProof/>
        </w:rPr>
        <w:t>31.</w:t>
      </w:r>
      <w:r w:rsidRPr="00D63715">
        <w:rPr>
          <w:noProof/>
        </w:rPr>
        <w:tab/>
        <w:t xml:space="preserve">Liu, Y., et al., </w:t>
      </w:r>
      <w:r w:rsidRPr="00D63715">
        <w:rPr>
          <w:i/>
          <w:noProof/>
        </w:rPr>
        <w:t>Adiponectin stimulates autophagy and reduces oxidative stress to enhance insulin sensitivity during high-fat diet feeding in mice.</w:t>
      </w:r>
      <w:r w:rsidRPr="00D63715">
        <w:rPr>
          <w:noProof/>
        </w:rPr>
        <w:t xml:space="preserve"> Diabetes, 2015. </w:t>
      </w:r>
      <w:r w:rsidRPr="00D63715">
        <w:rPr>
          <w:b/>
          <w:noProof/>
        </w:rPr>
        <w:t>64</w:t>
      </w:r>
      <w:r w:rsidRPr="00D63715">
        <w:rPr>
          <w:noProof/>
        </w:rPr>
        <w:t>(1): p. 36-48.</w:t>
      </w:r>
    </w:p>
    <w:p w14:paraId="14F10CB0" w14:textId="77777777" w:rsidR="00D63715" w:rsidRPr="00D63715" w:rsidRDefault="00D63715" w:rsidP="00D63715">
      <w:pPr>
        <w:pStyle w:val="EndNoteBibliography"/>
        <w:ind w:left="720" w:hanging="720"/>
        <w:rPr>
          <w:noProof/>
        </w:rPr>
      </w:pPr>
      <w:r w:rsidRPr="00D63715">
        <w:rPr>
          <w:noProof/>
        </w:rPr>
        <w:t>32.</w:t>
      </w:r>
      <w:r w:rsidRPr="00D63715">
        <w:rPr>
          <w:noProof/>
        </w:rPr>
        <w:tab/>
        <w:t xml:space="preserve">Hu, J., et al., </w:t>
      </w:r>
      <w:r w:rsidRPr="00D63715">
        <w:rPr>
          <w:i/>
          <w:noProof/>
        </w:rPr>
        <w:t>Globular Adiponectin Attenuated H2O2-Induced Apoptosis in Rat Chondrocytes by Inducing Autophagy Through the AMPK/ mTOR Pathway.</w:t>
      </w:r>
      <w:r w:rsidRPr="00D63715">
        <w:rPr>
          <w:noProof/>
        </w:rPr>
        <w:t xml:space="preserve"> Cell Physiol Biochem, 2017. </w:t>
      </w:r>
      <w:r w:rsidRPr="00D63715">
        <w:rPr>
          <w:b/>
          <w:noProof/>
        </w:rPr>
        <w:t>43</w:t>
      </w:r>
      <w:r w:rsidRPr="00D63715">
        <w:rPr>
          <w:noProof/>
        </w:rPr>
        <w:t>(1): p. 367-382.</w:t>
      </w:r>
    </w:p>
    <w:p w14:paraId="245DF7B8" w14:textId="77777777" w:rsidR="00D63715" w:rsidRPr="00D63715" w:rsidRDefault="00D63715" w:rsidP="00D63715">
      <w:pPr>
        <w:pStyle w:val="EndNoteBibliography"/>
        <w:ind w:left="720" w:hanging="720"/>
        <w:rPr>
          <w:noProof/>
        </w:rPr>
      </w:pPr>
      <w:r w:rsidRPr="00D63715">
        <w:rPr>
          <w:noProof/>
        </w:rPr>
        <w:t>33.</w:t>
      </w:r>
      <w:r w:rsidRPr="00D63715">
        <w:rPr>
          <w:noProof/>
        </w:rPr>
        <w:tab/>
        <w:t xml:space="preserve">Duan, Z.X., et al., </w:t>
      </w:r>
      <w:r w:rsidRPr="00D63715">
        <w:rPr>
          <w:i/>
          <w:noProof/>
        </w:rPr>
        <w:t>Adiponectin receptor agonist AdipoRon attenuates calcification of osteoarthritis chondrocytes by promoting autophagy.</w:t>
      </w:r>
      <w:r w:rsidRPr="00D63715">
        <w:rPr>
          <w:noProof/>
        </w:rPr>
        <w:t xml:space="preserve"> J Cell Biochem, 2020. </w:t>
      </w:r>
      <w:r w:rsidRPr="00D63715">
        <w:rPr>
          <w:b/>
          <w:noProof/>
        </w:rPr>
        <w:t>121</w:t>
      </w:r>
      <w:r w:rsidRPr="00D63715">
        <w:rPr>
          <w:noProof/>
        </w:rPr>
        <w:t>(5-6): p. 3333-3344.</w:t>
      </w:r>
    </w:p>
    <w:p w14:paraId="151E148D" w14:textId="77777777" w:rsidR="00D63715" w:rsidRPr="00D63715" w:rsidRDefault="00D63715" w:rsidP="00D63715">
      <w:pPr>
        <w:pStyle w:val="EndNoteBibliography"/>
        <w:ind w:left="720" w:hanging="720"/>
        <w:rPr>
          <w:noProof/>
        </w:rPr>
      </w:pPr>
      <w:r w:rsidRPr="00D63715">
        <w:rPr>
          <w:noProof/>
        </w:rPr>
        <w:t>34.</w:t>
      </w:r>
      <w:r w:rsidRPr="00D63715">
        <w:rPr>
          <w:noProof/>
        </w:rPr>
        <w:tab/>
        <w:t xml:space="preserve">Falk Libby, E., et al., </w:t>
      </w:r>
      <w:r w:rsidRPr="00D63715">
        <w:rPr>
          <w:i/>
          <w:noProof/>
        </w:rPr>
        <w:t>Globular adiponectin enhances invasion in human breast cancer cells.</w:t>
      </w:r>
      <w:r w:rsidRPr="00D63715">
        <w:rPr>
          <w:noProof/>
        </w:rPr>
        <w:t xml:space="preserve"> Oncol Lett, 2016. </w:t>
      </w:r>
      <w:r w:rsidRPr="00D63715">
        <w:rPr>
          <w:b/>
          <w:noProof/>
        </w:rPr>
        <w:t>11</w:t>
      </w:r>
      <w:r w:rsidRPr="00D63715">
        <w:rPr>
          <w:noProof/>
        </w:rPr>
        <w:t>(1): p. 633-641.</w:t>
      </w:r>
    </w:p>
    <w:p w14:paraId="6FBA30C9" w14:textId="77777777" w:rsidR="00D63715" w:rsidRPr="00D63715" w:rsidRDefault="00D63715" w:rsidP="00D63715">
      <w:pPr>
        <w:pStyle w:val="EndNoteBibliography"/>
        <w:ind w:left="720" w:hanging="720"/>
        <w:rPr>
          <w:noProof/>
        </w:rPr>
      </w:pPr>
      <w:r w:rsidRPr="00D63715">
        <w:rPr>
          <w:noProof/>
        </w:rPr>
        <w:t>35.</w:t>
      </w:r>
      <w:r w:rsidRPr="00D63715">
        <w:rPr>
          <w:noProof/>
        </w:rPr>
        <w:tab/>
        <w:t xml:space="preserve">Oh, H.J., S. Lee, and P.H. Park, </w:t>
      </w:r>
      <w:r w:rsidRPr="00D63715">
        <w:rPr>
          <w:i/>
          <w:noProof/>
        </w:rPr>
        <w:t>ER stress contributes to autophagy induction by adiponectin in macrophages: Implication in cell survival and suppression of inflammatory response.</w:t>
      </w:r>
      <w:r w:rsidRPr="00D63715">
        <w:rPr>
          <w:noProof/>
        </w:rPr>
        <w:t xml:space="preserve"> Cytokine, 2020. </w:t>
      </w:r>
      <w:r w:rsidRPr="00D63715">
        <w:rPr>
          <w:b/>
          <w:noProof/>
        </w:rPr>
        <w:t>127</w:t>
      </w:r>
      <w:r w:rsidRPr="00D63715">
        <w:rPr>
          <w:noProof/>
        </w:rPr>
        <w:t>: p. 154959.</w:t>
      </w:r>
    </w:p>
    <w:p w14:paraId="5B337AE8" w14:textId="77777777" w:rsidR="00D63715" w:rsidRPr="00D63715" w:rsidRDefault="00D63715" w:rsidP="00D63715">
      <w:pPr>
        <w:pStyle w:val="EndNoteBibliography"/>
        <w:ind w:left="720" w:hanging="720"/>
        <w:rPr>
          <w:noProof/>
        </w:rPr>
      </w:pPr>
      <w:r w:rsidRPr="00D63715">
        <w:rPr>
          <w:noProof/>
        </w:rPr>
        <w:t>36.</w:t>
      </w:r>
      <w:r w:rsidRPr="00D63715">
        <w:rPr>
          <w:noProof/>
        </w:rPr>
        <w:tab/>
        <w:t xml:space="preserve">Li, B., et al., </w:t>
      </w:r>
      <w:r w:rsidRPr="00D63715">
        <w:rPr>
          <w:i/>
          <w:noProof/>
        </w:rPr>
        <w:t>Adiponectin protects HL-1 cardiomyocytes against rotenone-induced cytotoxicity through AMPK activation.</w:t>
      </w:r>
      <w:r w:rsidRPr="00D63715">
        <w:rPr>
          <w:noProof/>
        </w:rPr>
        <w:t xml:space="preserve"> Toxicol Lett, 2020. </w:t>
      </w:r>
      <w:r w:rsidRPr="00D63715">
        <w:rPr>
          <w:b/>
          <w:noProof/>
        </w:rPr>
        <w:t>335</w:t>
      </w:r>
      <w:r w:rsidRPr="00D63715">
        <w:rPr>
          <w:noProof/>
        </w:rPr>
        <w:t>: p. 82-90.</w:t>
      </w:r>
    </w:p>
    <w:p w14:paraId="1E88CF75" w14:textId="77777777" w:rsidR="00D63715" w:rsidRPr="00D63715" w:rsidRDefault="00D63715" w:rsidP="00D63715">
      <w:pPr>
        <w:pStyle w:val="EndNoteBibliography"/>
        <w:ind w:left="720" w:hanging="720"/>
        <w:rPr>
          <w:noProof/>
        </w:rPr>
      </w:pPr>
      <w:r w:rsidRPr="00D63715">
        <w:rPr>
          <w:noProof/>
        </w:rPr>
        <w:t>37.</w:t>
      </w:r>
      <w:r w:rsidRPr="00D63715">
        <w:rPr>
          <w:noProof/>
        </w:rPr>
        <w:tab/>
        <w:t xml:space="preserve">He, Y., et al., </w:t>
      </w:r>
      <w:r w:rsidRPr="00D63715">
        <w:rPr>
          <w:i/>
          <w:noProof/>
        </w:rPr>
        <w:t>Adiponectin inhibits cardiac arrest/cardiopulmonary resuscitation</w:t>
      </w:r>
      <w:r w:rsidRPr="00D63715">
        <w:rPr>
          <w:rFonts w:ascii="MS Gothic" w:eastAsia="MS Gothic" w:hAnsi="MS Gothic" w:cs="MS Gothic" w:hint="eastAsia"/>
          <w:i/>
          <w:noProof/>
        </w:rPr>
        <w:t>‑</w:t>
      </w:r>
      <w:r w:rsidRPr="00D63715">
        <w:rPr>
          <w:i/>
          <w:noProof/>
        </w:rPr>
        <w:t>induced apoptosis in brain by increasing autophagy involved in AdipoR1</w:t>
      </w:r>
      <w:r w:rsidRPr="00D63715">
        <w:rPr>
          <w:rFonts w:ascii="MS Gothic" w:eastAsia="MS Gothic" w:hAnsi="MS Gothic" w:cs="MS Gothic" w:hint="eastAsia"/>
          <w:i/>
          <w:noProof/>
        </w:rPr>
        <w:t>‑</w:t>
      </w:r>
      <w:r w:rsidRPr="00D63715">
        <w:rPr>
          <w:i/>
          <w:noProof/>
        </w:rPr>
        <w:t>AMPK signaling.</w:t>
      </w:r>
      <w:r w:rsidRPr="00D63715">
        <w:rPr>
          <w:noProof/>
        </w:rPr>
        <w:t xml:space="preserve"> Mol Med Rep, 2020. </w:t>
      </w:r>
      <w:r w:rsidRPr="00D63715">
        <w:rPr>
          <w:b/>
          <w:noProof/>
        </w:rPr>
        <w:t>22</w:t>
      </w:r>
      <w:r w:rsidRPr="00D63715">
        <w:rPr>
          <w:noProof/>
        </w:rPr>
        <w:t>(2): p. 870-878.</w:t>
      </w:r>
    </w:p>
    <w:p w14:paraId="23B64E14" w14:textId="77777777" w:rsidR="00D63715" w:rsidRPr="00D63715" w:rsidRDefault="00D63715" w:rsidP="00D63715">
      <w:pPr>
        <w:pStyle w:val="EndNoteBibliography"/>
        <w:ind w:left="720" w:hanging="720"/>
        <w:rPr>
          <w:noProof/>
        </w:rPr>
      </w:pPr>
      <w:r w:rsidRPr="00D63715">
        <w:rPr>
          <w:noProof/>
        </w:rPr>
        <w:t>38.</w:t>
      </w:r>
      <w:r w:rsidRPr="00D63715">
        <w:rPr>
          <w:noProof/>
        </w:rPr>
        <w:tab/>
        <w:t xml:space="preserve">Zuo, A., et al., </w:t>
      </w:r>
      <w:r w:rsidRPr="00D63715">
        <w:rPr>
          <w:i/>
          <w:noProof/>
        </w:rPr>
        <w:t>Globular CTRP9 protects cardiomyocytes from palmitic acid-induced oxidative stress by enhancing autophagic flux.</w:t>
      </w:r>
      <w:r w:rsidRPr="00D63715">
        <w:rPr>
          <w:noProof/>
        </w:rPr>
        <w:t xml:space="preserve"> Chem Biol Interact, 2020. </w:t>
      </w:r>
      <w:r w:rsidRPr="00D63715">
        <w:rPr>
          <w:b/>
          <w:noProof/>
        </w:rPr>
        <w:t>329</w:t>
      </w:r>
      <w:r w:rsidRPr="00D63715">
        <w:rPr>
          <w:noProof/>
        </w:rPr>
        <w:t>: p. 109094.</w:t>
      </w:r>
    </w:p>
    <w:p w14:paraId="05D367E7" w14:textId="77777777" w:rsidR="00D63715" w:rsidRPr="00D63715" w:rsidRDefault="00D63715" w:rsidP="00D63715">
      <w:pPr>
        <w:pStyle w:val="EndNoteBibliography"/>
        <w:ind w:left="720" w:hanging="720"/>
        <w:rPr>
          <w:noProof/>
        </w:rPr>
      </w:pPr>
      <w:r w:rsidRPr="00D63715">
        <w:rPr>
          <w:noProof/>
        </w:rPr>
        <w:t>39.</w:t>
      </w:r>
      <w:r w:rsidRPr="00D63715">
        <w:rPr>
          <w:noProof/>
        </w:rPr>
        <w:tab/>
        <w:t xml:space="preserve">Shi, W., et al., </w:t>
      </w:r>
      <w:r w:rsidRPr="00D63715">
        <w:rPr>
          <w:i/>
          <w:noProof/>
        </w:rPr>
        <w:t>The protective effect of recombinant globular adiponectin on testis by modulating autophagy, endoplasmic reticulum stress and oxidative stress in streptozotocin-induced diabetic mice.</w:t>
      </w:r>
      <w:r w:rsidRPr="00D63715">
        <w:rPr>
          <w:noProof/>
        </w:rPr>
        <w:t xml:space="preserve"> Eur J Pharmacol, 2020. </w:t>
      </w:r>
      <w:r w:rsidRPr="00D63715">
        <w:rPr>
          <w:b/>
          <w:noProof/>
        </w:rPr>
        <w:t>879</w:t>
      </w:r>
      <w:r w:rsidRPr="00D63715">
        <w:rPr>
          <w:noProof/>
        </w:rPr>
        <w:t>: p. 173132.</w:t>
      </w:r>
    </w:p>
    <w:p w14:paraId="00BDDBD7" w14:textId="77777777" w:rsidR="00D63715" w:rsidRPr="00D63715" w:rsidRDefault="00D63715" w:rsidP="00D63715">
      <w:pPr>
        <w:pStyle w:val="EndNoteBibliography"/>
        <w:ind w:left="720" w:hanging="720"/>
        <w:rPr>
          <w:noProof/>
        </w:rPr>
      </w:pPr>
      <w:r w:rsidRPr="00D63715">
        <w:rPr>
          <w:noProof/>
        </w:rPr>
        <w:t>40.</w:t>
      </w:r>
      <w:r w:rsidRPr="00D63715">
        <w:rPr>
          <w:noProof/>
        </w:rPr>
        <w:tab/>
        <w:t xml:space="preserve">Springer, M.Z. and K.F. Macleod, </w:t>
      </w:r>
      <w:r w:rsidRPr="00D63715">
        <w:rPr>
          <w:i/>
          <w:noProof/>
        </w:rPr>
        <w:t>In Brief: Mitophagy: mechanisms and role in human disease.</w:t>
      </w:r>
      <w:r w:rsidRPr="00D63715">
        <w:rPr>
          <w:noProof/>
        </w:rPr>
        <w:t xml:space="preserve"> J Pathol, 2016. </w:t>
      </w:r>
      <w:r w:rsidRPr="00D63715">
        <w:rPr>
          <w:b/>
          <w:noProof/>
        </w:rPr>
        <w:t>240</w:t>
      </w:r>
      <w:r w:rsidRPr="00D63715">
        <w:rPr>
          <w:noProof/>
        </w:rPr>
        <w:t>(3): p. 253-255.</w:t>
      </w:r>
    </w:p>
    <w:p w14:paraId="412D3D92" w14:textId="77777777" w:rsidR="00D63715" w:rsidRPr="00D63715" w:rsidRDefault="00D63715" w:rsidP="00D63715">
      <w:pPr>
        <w:pStyle w:val="EndNoteBibliography"/>
        <w:ind w:left="720" w:hanging="720"/>
        <w:rPr>
          <w:noProof/>
        </w:rPr>
      </w:pPr>
      <w:r w:rsidRPr="00D63715">
        <w:rPr>
          <w:noProof/>
        </w:rPr>
        <w:t>41.</w:t>
      </w:r>
      <w:r w:rsidRPr="00D63715">
        <w:rPr>
          <w:noProof/>
        </w:rPr>
        <w:tab/>
        <w:t xml:space="preserve">Davidson, S.M., et al., </w:t>
      </w:r>
      <w:r w:rsidRPr="00D63715">
        <w:rPr>
          <w:i/>
          <w:noProof/>
        </w:rPr>
        <w:t>Mitochondrial and mitochondrial-independent pathways of myocardial cell death during ischaemia and reperfusion injury.</w:t>
      </w:r>
      <w:r w:rsidRPr="00D63715">
        <w:rPr>
          <w:noProof/>
        </w:rPr>
        <w:t xml:space="preserve"> J Cell Mol Med, 2020. </w:t>
      </w:r>
      <w:r w:rsidRPr="00D63715">
        <w:rPr>
          <w:b/>
          <w:noProof/>
        </w:rPr>
        <w:t>24</w:t>
      </w:r>
      <w:r w:rsidRPr="00D63715">
        <w:rPr>
          <w:noProof/>
        </w:rPr>
        <w:t>(7): p. 3795-3806.</w:t>
      </w:r>
    </w:p>
    <w:p w14:paraId="2C8F5341" w14:textId="77777777" w:rsidR="00D63715" w:rsidRPr="00D63715" w:rsidRDefault="00D63715" w:rsidP="00D63715">
      <w:pPr>
        <w:pStyle w:val="EndNoteBibliography"/>
        <w:ind w:left="720" w:hanging="720"/>
        <w:rPr>
          <w:noProof/>
        </w:rPr>
      </w:pPr>
      <w:r w:rsidRPr="00D63715">
        <w:rPr>
          <w:noProof/>
        </w:rPr>
        <w:t>42.</w:t>
      </w:r>
      <w:r w:rsidRPr="00D63715">
        <w:rPr>
          <w:noProof/>
        </w:rPr>
        <w:tab/>
        <w:t xml:space="preserve">Morales, P.E., et al., </w:t>
      </w:r>
      <w:r w:rsidRPr="00D63715">
        <w:rPr>
          <w:i/>
          <w:noProof/>
        </w:rPr>
        <w:t>Emerging role of mitophagy in cardiovascular physiology and pathology.</w:t>
      </w:r>
      <w:r w:rsidRPr="00D63715">
        <w:rPr>
          <w:noProof/>
        </w:rPr>
        <w:t xml:space="preserve"> Mol Aspects Med, 2020. </w:t>
      </w:r>
      <w:r w:rsidRPr="00D63715">
        <w:rPr>
          <w:b/>
          <w:noProof/>
        </w:rPr>
        <w:t>71</w:t>
      </w:r>
      <w:r w:rsidRPr="00D63715">
        <w:rPr>
          <w:noProof/>
        </w:rPr>
        <w:t>: p. 100822.</w:t>
      </w:r>
    </w:p>
    <w:p w14:paraId="06725AFB" w14:textId="77777777" w:rsidR="00D63715" w:rsidRPr="00D63715" w:rsidRDefault="00D63715" w:rsidP="00D63715">
      <w:pPr>
        <w:pStyle w:val="EndNoteBibliography"/>
        <w:ind w:left="720" w:hanging="720"/>
        <w:rPr>
          <w:noProof/>
        </w:rPr>
      </w:pPr>
      <w:r w:rsidRPr="00D63715">
        <w:rPr>
          <w:noProof/>
        </w:rPr>
        <w:t>43.</w:t>
      </w:r>
      <w:r w:rsidRPr="00D63715">
        <w:rPr>
          <w:noProof/>
        </w:rPr>
        <w:tab/>
        <w:t xml:space="preserve">Jiang, T., et al., </w:t>
      </w:r>
      <w:r w:rsidRPr="00D63715">
        <w:rPr>
          <w:i/>
          <w:noProof/>
        </w:rPr>
        <w:t>Adiponectin ameliorates lung ischemia-reperfusion injury through SIRT1-PINK1 signaling-mediated mitophagy in type 2 diabetic rats.</w:t>
      </w:r>
      <w:r w:rsidRPr="00D63715">
        <w:rPr>
          <w:noProof/>
        </w:rPr>
        <w:t xml:space="preserve"> Respir Res, 2021. </w:t>
      </w:r>
      <w:r w:rsidRPr="00D63715">
        <w:rPr>
          <w:b/>
          <w:noProof/>
        </w:rPr>
        <w:t>22</w:t>
      </w:r>
      <w:r w:rsidRPr="00D63715">
        <w:rPr>
          <w:noProof/>
        </w:rPr>
        <w:t>(1): p. 258.</w:t>
      </w:r>
    </w:p>
    <w:p w14:paraId="0D31E529" w14:textId="77777777" w:rsidR="00D63715" w:rsidRPr="00D63715" w:rsidRDefault="00D63715" w:rsidP="00D63715">
      <w:pPr>
        <w:pStyle w:val="EndNoteBibliography"/>
        <w:ind w:left="720" w:hanging="720"/>
        <w:rPr>
          <w:noProof/>
        </w:rPr>
      </w:pPr>
      <w:r w:rsidRPr="00D63715">
        <w:rPr>
          <w:noProof/>
        </w:rPr>
        <w:t>44.</w:t>
      </w:r>
      <w:r w:rsidRPr="00D63715">
        <w:rPr>
          <w:noProof/>
        </w:rPr>
        <w:tab/>
        <w:t xml:space="preserve">Wang, W., et al., </w:t>
      </w:r>
      <w:r w:rsidRPr="00D63715">
        <w:rPr>
          <w:i/>
          <w:noProof/>
        </w:rPr>
        <w:t>The role of mitophagy in the mechanism of genioglossal dysfunction caused by chronic intermittent hypoxia and the protective effect of adiponectin.</w:t>
      </w:r>
      <w:r w:rsidRPr="00D63715">
        <w:rPr>
          <w:noProof/>
        </w:rPr>
        <w:t xml:space="preserve"> Sleep Breath, 2021. </w:t>
      </w:r>
      <w:r w:rsidRPr="00D63715">
        <w:rPr>
          <w:b/>
          <w:noProof/>
        </w:rPr>
        <w:t>25</w:t>
      </w:r>
      <w:r w:rsidRPr="00D63715">
        <w:rPr>
          <w:noProof/>
        </w:rPr>
        <w:t>(2): p. 931-940.</w:t>
      </w:r>
    </w:p>
    <w:p w14:paraId="0871D4D2" w14:textId="77777777" w:rsidR="00D63715" w:rsidRPr="00D63715" w:rsidRDefault="00D63715" w:rsidP="00D63715">
      <w:pPr>
        <w:pStyle w:val="EndNoteBibliography"/>
        <w:ind w:left="720" w:hanging="720"/>
        <w:rPr>
          <w:noProof/>
        </w:rPr>
      </w:pPr>
      <w:r w:rsidRPr="00D63715">
        <w:rPr>
          <w:noProof/>
        </w:rPr>
        <w:t>45.</w:t>
      </w:r>
      <w:r w:rsidRPr="00D63715">
        <w:rPr>
          <w:noProof/>
        </w:rPr>
        <w:tab/>
        <w:t xml:space="preserve">Ren, Y., et al., </w:t>
      </w:r>
      <w:r w:rsidRPr="00D63715">
        <w:rPr>
          <w:i/>
          <w:noProof/>
        </w:rPr>
        <w:t>Adiponectin modulates oxidative stress-induced mitophagy and protects C2C12 myoblasts against apoptosis.</w:t>
      </w:r>
      <w:r w:rsidRPr="00D63715">
        <w:rPr>
          <w:noProof/>
        </w:rPr>
        <w:t xml:space="preserve"> Sci Rep, 2017. </w:t>
      </w:r>
      <w:r w:rsidRPr="00D63715">
        <w:rPr>
          <w:b/>
          <w:noProof/>
        </w:rPr>
        <w:t>7</w:t>
      </w:r>
      <w:r w:rsidRPr="00D63715">
        <w:rPr>
          <w:noProof/>
        </w:rPr>
        <w:t>(1): p. 3209.</w:t>
      </w:r>
    </w:p>
    <w:p w14:paraId="5F4D45F1" w14:textId="77777777" w:rsidR="00D63715" w:rsidRPr="00D63715" w:rsidRDefault="00D63715" w:rsidP="00D63715">
      <w:pPr>
        <w:pStyle w:val="EndNoteBibliography"/>
        <w:ind w:left="720" w:hanging="720"/>
        <w:rPr>
          <w:noProof/>
        </w:rPr>
      </w:pPr>
      <w:r w:rsidRPr="00D63715">
        <w:rPr>
          <w:noProof/>
        </w:rPr>
        <w:t>46.</w:t>
      </w:r>
      <w:r w:rsidRPr="00D63715">
        <w:rPr>
          <w:noProof/>
        </w:rPr>
        <w:tab/>
        <w:t xml:space="preserve">Ding, W., Y. Dong, and X. Zhang, </w:t>
      </w:r>
      <w:r w:rsidRPr="00D63715">
        <w:rPr>
          <w:i/>
          <w:noProof/>
        </w:rPr>
        <w:t>Globular adiponectin protects hepatocytes against intermittent hypoxia-induced injury via Pink1/Parkin-mediated mitophagy induction.</w:t>
      </w:r>
      <w:r w:rsidRPr="00D63715">
        <w:rPr>
          <w:noProof/>
        </w:rPr>
        <w:t xml:space="preserve"> Sleep Breath, 2021.</w:t>
      </w:r>
    </w:p>
    <w:p w14:paraId="6683B3CF" w14:textId="77777777" w:rsidR="00D63715" w:rsidRPr="00D63715" w:rsidRDefault="00D63715" w:rsidP="00D63715">
      <w:pPr>
        <w:pStyle w:val="EndNoteBibliography"/>
        <w:ind w:left="720" w:hanging="720"/>
        <w:rPr>
          <w:noProof/>
        </w:rPr>
      </w:pPr>
      <w:r w:rsidRPr="00D63715">
        <w:rPr>
          <w:noProof/>
        </w:rPr>
        <w:t>47.</w:t>
      </w:r>
      <w:r w:rsidRPr="00D63715">
        <w:rPr>
          <w:noProof/>
        </w:rPr>
        <w:tab/>
        <w:t xml:space="preserve">Huang, M., et al., </w:t>
      </w:r>
      <w:r w:rsidRPr="00D63715">
        <w:rPr>
          <w:i/>
          <w:noProof/>
        </w:rPr>
        <w:t xml:space="preserve">Lipophagy: A New Perspective of Natural Products in Type 2 Diabetes </w:t>
      </w:r>
      <w:r w:rsidRPr="00D63715">
        <w:rPr>
          <w:i/>
          <w:noProof/>
        </w:rPr>
        <w:lastRenderedPageBreak/>
        <w:t>Mellitus Treatment.</w:t>
      </w:r>
      <w:r w:rsidRPr="00D63715">
        <w:rPr>
          <w:noProof/>
        </w:rPr>
        <w:t xml:space="preserve"> Diabetes Metab Syndr Obes, 2021. </w:t>
      </w:r>
      <w:r w:rsidRPr="00D63715">
        <w:rPr>
          <w:b/>
          <w:noProof/>
        </w:rPr>
        <w:t>14</w:t>
      </w:r>
      <w:r w:rsidRPr="00D63715">
        <w:rPr>
          <w:noProof/>
        </w:rPr>
        <w:t>: p. 2985-2999.</w:t>
      </w:r>
    </w:p>
    <w:p w14:paraId="598CC5B7" w14:textId="77777777" w:rsidR="00D63715" w:rsidRPr="00D63715" w:rsidRDefault="00D63715" w:rsidP="00D63715">
      <w:pPr>
        <w:pStyle w:val="EndNoteBibliography"/>
        <w:ind w:left="720" w:hanging="720"/>
        <w:rPr>
          <w:noProof/>
        </w:rPr>
      </w:pPr>
      <w:r w:rsidRPr="00D63715">
        <w:rPr>
          <w:noProof/>
        </w:rPr>
        <w:t>48.</w:t>
      </w:r>
      <w:r w:rsidRPr="00D63715">
        <w:rPr>
          <w:noProof/>
        </w:rPr>
        <w:tab/>
        <w:t xml:space="preserve">Carotti, S., et al., </w:t>
      </w:r>
      <w:r w:rsidRPr="00D63715">
        <w:rPr>
          <w:i/>
          <w:noProof/>
        </w:rPr>
        <w:t>Lipophagy Impairment Is Associated With Disease Progression in NAFLD.</w:t>
      </w:r>
      <w:r w:rsidRPr="00D63715">
        <w:rPr>
          <w:noProof/>
        </w:rPr>
        <w:t xml:space="preserve"> Front Physiol, 2020. </w:t>
      </w:r>
      <w:r w:rsidRPr="00D63715">
        <w:rPr>
          <w:b/>
          <w:noProof/>
        </w:rPr>
        <w:t>11</w:t>
      </w:r>
      <w:r w:rsidRPr="00D63715">
        <w:rPr>
          <w:noProof/>
        </w:rPr>
        <w:t>: p. 850.</w:t>
      </w:r>
    </w:p>
    <w:p w14:paraId="2A473FC6" w14:textId="77777777" w:rsidR="00D63715" w:rsidRPr="00D63715" w:rsidRDefault="00D63715" w:rsidP="00D63715">
      <w:pPr>
        <w:pStyle w:val="EndNoteBibliography"/>
        <w:ind w:left="720" w:hanging="720"/>
        <w:rPr>
          <w:noProof/>
        </w:rPr>
      </w:pPr>
      <w:r w:rsidRPr="00D63715">
        <w:rPr>
          <w:noProof/>
        </w:rPr>
        <w:t>49.</w:t>
      </w:r>
      <w:r w:rsidRPr="00D63715">
        <w:rPr>
          <w:noProof/>
        </w:rPr>
        <w:tab/>
        <w:t xml:space="preserve">Kloska, A., et al., </w:t>
      </w:r>
      <w:r w:rsidRPr="00D63715">
        <w:rPr>
          <w:i/>
          <w:noProof/>
        </w:rPr>
        <w:t>Lipophagy and Lipolysis Status in Lipid Storage and Lipid Metabolism Diseases.</w:t>
      </w:r>
      <w:r w:rsidRPr="00D63715">
        <w:rPr>
          <w:noProof/>
        </w:rPr>
        <w:t xml:space="preserve"> Int J Mol Sci, 2020. </w:t>
      </w:r>
      <w:r w:rsidRPr="00D63715">
        <w:rPr>
          <w:b/>
          <w:noProof/>
        </w:rPr>
        <w:t>21</w:t>
      </w:r>
      <w:r w:rsidRPr="00D63715">
        <w:rPr>
          <w:noProof/>
        </w:rPr>
        <w:t>(17).</w:t>
      </w:r>
    </w:p>
    <w:p w14:paraId="74828413" w14:textId="77777777" w:rsidR="00D63715" w:rsidRPr="00D63715" w:rsidRDefault="00D63715" w:rsidP="00D63715">
      <w:pPr>
        <w:pStyle w:val="EndNoteBibliography"/>
        <w:ind w:left="720" w:hanging="720"/>
        <w:rPr>
          <w:noProof/>
        </w:rPr>
      </w:pPr>
      <w:r w:rsidRPr="00D63715">
        <w:rPr>
          <w:noProof/>
        </w:rPr>
        <w:t>50.</w:t>
      </w:r>
      <w:r w:rsidRPr="00D63715">
        <w:rPr>
          <w:noProof/>
        </w:rPr>
        <w:tab/>
        <w:t xml:space="preserve">Han, Y., et al., </w:t>
      </w:r>
      <w:r w:rsidRPr="00D63715">
        <w:rPr>
          <w:i/>
          <w:noProof/>
        </w:rPr>
        <w:t>Lipophagy deficiency exacerbates ectopic lipid accumulation and tubular cells injury in diabetic nephropathy.</w:t>
      </w:r>
      <w:r w:rsidRPr="00D63715">
        <w:rPr>
          <w:noProof/>
        </w:rPr>
        <w:t xml:space="preserve"> Cell Death Dis, 2021. </w:t>
      </w:r>
      <w:r w:rsidRPr="00D63715">
        <w:rPr>
          <w:b/>
          <w:noProof/>
        </w:rPr>
        <w:t>12</w:t>
      </w:r>
      <w:r w:rsidRPr="00D63715">
        <w:rPr>
          <w:noProof/>
        </w:rPr>
        <w:t>(11): p. 1031.</w:t>
      </w:r>
    </w:p>
    <w:p w14:paraId="17FFA449" w14:textId="77777777" w:rsidR="00D63715" w:rsidRPr="00D63715" w:rsidRDefault="00D63715" w:rsidP="00D63715">
      <w:pPr>
        <w:pStyle w:val="EndNoteBibliography"/>
        <w:ind w:left="720" w:hanging="720"/>
        <w:rPr>
          <w:noProof/>
        </w:rPr>
      </w:pPr>
      <w:r w:rsidRPr="00D63715">
        <w:rPr>
          <w:noProof/>
        </w:rPr>
        <w:t>51.</w:t>
      </w:r>
      <w:r w:rsidRPr="00D63715">
        <w:rPr>
          <w:noProof/>
        </w:rPr>
        <w:tab/>
        <w:t xml:space="preserve">Khaminets, A., et al., </w:t>
      </w:r>
      <w:r w:rsidRPr="00D63715">
        <w:rPr>
          <w:i/>
          <w:noProof/>
        </w:rPr>
        <w:t>Regulation of endoplasmic reticulum turnover by selective autophagy.</w:t>
      </w:r>
      <w:r w:rsidRPr="00D63715">
        <w:rPr>
          <w:noProof/>
        </w:rPr>
        <w:t xml:space="preserve"> Nature, 2015. </w:t>
      </w:r>
      <w:r w:rsidRPr="00D63715">
        <w:rPr>
          <w:b/>
          <w:noProof/>
        </w:rPr>
        <w:t>522</w:t>
      </w:r>
      <w:r w:rsidRPr="00D63715">
        <w:rPr>
          <w:noProof/>
        </w:rPr>
        <w:t>(7556): p. 354-8.</w:t>
      </w:r>
    </w:p>
    <w:p w14:paraId="221245E5" w14:textId="77777777" w:rsidR="00D63715" w:rsidRPr="00D63715" w:rsidRDefault="00D63715" w:rsidP="00D63715">
      <w:pPr>
        <w:pStyle w:val="EndNoteBibliography"/>
        <w:ind w:left="720" w:hanging="720"/>
        <w:rPr>
          <w:noProof/>
        </w:rPr>
      </w:pPr>
      <w:r w:rsidRPr="00D63715">
        <w:rPr>
          <w:noProof/>
        </w:rPr>
        <w:t>52.</w:t>
      </w:r>
      <w:r w:rsidRPr="00D63715">
        <w:rPr>
          <w:noProof/>
        </w:rPr>
        <w:tab/>
        <w:t xml:space="preserve">Zhang, Q., et al., </w:t>
      </w:r>
      <w:r w:rsidRPr="00D63715">
        <w:rPr>
          <w:i/>
          <w:noProof/>
        </w:rPr>
        <w:t>Globular adiponectin alleviates chronic intermittent hypoxia-induced H9C2 cardiomyocytes apoptosis via ER-phagy induction.</w:t>
      </w:r>
      <w:r w:rsidRPr="00D63715">
        <w:rPr>
          <w:noProof/>
        </w:rPr>
        <w:t xml:space="preserve"> Cell Cycle, 2020. </w:t>
      </w:r>
      <w:r w:rsidRPr="00D63715">
        <w:rPr>
          <w:b/>
          <w:noProof/>
        </w:rPr>
        <w:t>19</w:t>
      </w:r>
      <w:r w:rsidRPr="00D63715">
        <w:rPr>
          <w:noProof/>
        </w:rPr>
        <w:t>(22): p. 3140-3153.</w:t>
      </w:r>
    </w:p>
    <w:p w14:paraId="15BD6414" w14:textId="77777777" w:rsidR="00D63715" w:rsidRPr="00D63715" w:rsidRDefault="00D63715" w:rsidP="00D63715">
      <w:pPr>
        <w:pStyle w:val="EndNoteBibliography"/>
        <w:ind w:left="720" w:hanging="720"/>
        <w:rPr>
          <w:noProof/>
        </w:rPr>
      </w:pPr>
      <w:r w:rsidRPr="00D63715">
        <w:rPr>
          <w:noProof/>
        </w:rPr>
        <w:t>53.</w:t>
      </w:r>
      <w:r w:rsidRPr="00D63715">
        <w:rPr>
          <w:noProof/>
        </w:rPr>
        <w:tab/>
        <w:t xml:space="preserve">Kyriakakis, E., N. Charmpilas, and N. Tavernarakis, </w:t>
      </w:r>
      <w:r w:rsidRPr="00D63715">
        <w:rPr>
          <w:i/>
          <w:noProof/>
        </w:rPr>
        <w:t>Differential adiponectin signalling couples ER stress with lipid metabolism to modulate ageing in C. elegans.</w:t>
      </w:r>
      <w:r w:rsidRPr="00D63715">
        <w:rPr>
          <w:noProof/>
        </w:rPr>
        <w:t xml:space="preserve"> Sci Rep, 2017. </w:t>
      </w:r>
      <w:r w:rsidRPr="00D63715">
        <w:rPr>
          <w:b/>
          <w:noProof/>
        </w:rPr>
        <w:t>7</w:t>
      </w:r>
      <w:r w:rsidRPr="00D63715">
        <w:rPr>
          <w:noProof/>
        </w:rPr>
        <w:t>(1): p. 5115.</w:t>
      </w:r>
    </w:p>
    <w:p w14:paraId="4291CBE7" w14:textId="4677DC11" w:rsidR="00935174" w:rsidRDefault="005D2898" w:rsidP="005D2898">
      <w:pPr>
        <w:rPr>
          <w:rFonts w:ascii="Arial" w:hAnsi="Arial" w:cs="Arial"/>
          <w:sz w:val="36"/>
          <w:szCs w:val="36"/>
        </w:rPr>
      </w:pPr>
      <w:r>
        <w:rPr>
          <w:rFonts w:ascii="Arial" w:hAnsi="Arial" w:cs="Arial"/>
          <w:sz w:val="36"/>
          <w:szCs w:val="36"/>
        </w:rPr>
        <w:fldChar w:fldCharType="end"/>
      </w:r>
      <w:bookmarkEnd w:id="1"/>
    </w:p>
    <w:sectPr w:rsidR="00935174">
      <w:pgSz w:w="11906" w:h="16838"/>
      <w:pgMar w:top="1440" w:right="18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4AD44" w16cex:dateUtc="2021-12-25T06:37:00Z"/>
  <w16cex:commentExtensible w16cex:durableId="2574AD45" w16cex:dateUtc="2021-12-25T06:43:00Z"/>
  <w16cex:commentExtensible w16cex:durableId="2574AD46" w16cex:dateUtc="2021-12-25T06:50:00Z"/>
  <w16cex:commentExtensible w16cex:durableId="2574AD47" w16cex:dateUtc="2021-12-25T06:43:00Z"/>
  <w16cex:commentExtensible w16cex:durableId="2574AD48" w16cex:dateUtc="2021-12-25T06:46:00Z"/>
  <w16cex:commentExtensible w16cex:durableId="2574AD49" w16cex:dateUtc="2021-12-25T06:52:00Z"/>
  <w16cex:commentExtensible w16cex:durableId="2574AD4A" w16cex:dateUtc="2021-12-25T07:17:00Z"/>
  <w16cex:commentExtensible w16cex:durableId="2574AD4B" w16cex:dateUtc="2021-12-25T07:18:00Z"/>
  <w16cex:commentExtensible w16cex:durableId="2574AD4C" w16cex:dateUtc="2021-12-25T07:20:00Z"/>
  <w16cex:commentExtensible w16cex:durableId="2574AD4D" w16cex:dateUtc="2021-12-25T07:04:00Z"/>
  <w16cex:commentExtensible w16cex:durableId="2574AD4E" w16cex:dateUtc="2021-12-25T07:06:00Z"/>
  <w16cex:commentExtensible w16cex:durableId="2574AD4F" w16cex:dateUtc="2021-12-25T0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397550" w16cid:durableId="2574AD44"/>
  <w16cid:commentId w16cid:paraId="1AA916B0" w16cid:durableId="2574AD45"/>
  <w16cid:commentId w16cid:paraId="317131D7" w16cid:durableId="2574AD46"/>
  <w16cid:commentId w16cid:paraId="56C117E2" w16cid:durableId="2574AD47"/>
  <w16cid:commentId w16cid:paraId="6F5C1DC0" w16cid:durableId="2574AD48"/>
  <w16cid:commentId w16cid:paraId="7E5D3273" w16cid:durableId="2574AD49"/>
  <w16cid:commentId w16cid:paraId="7A2F643E" w16cid:durableId="2574AD4A"/>
  <w16cid:commentId w16cid:paraId="5A12344C" w16cid:durableId="2574AD4B"/>
  <w16cid:commentId w16cid:paraId="28DC549C" w16cid:durableId="2574AD4C"/>
  <w16cid:commentId w16cid:paraId="144C7DD2" w16cid:durableId="2574AD4D"/>
  <w16cid:commentId w16cid:paraId="25C057EF" w16cid:durableId="2574AD4E"/>
  <w16cid:commentId w16cid:paraId="79E92856" w16cid:durableId="2574AD4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6B8DC8" w14:textId="77777777" w:rsidR="00842C32" w:rsidRDefault="00842C32" w:rsidP="005D2898">
      <w:r>
        <w:separator/>
      </w:r>
    </w:p>
  </w:endnote>
  <w:endnote w:type="continuationSeparator" w:id="0">
    <w:p w14:paraId="26F641B8" w14:textId="77777777" w:rsidR="00842C32" w:rsidRDefault="00842C32" w:rsidP="005D28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13ADD0" w14:textId="77777777" w:rsidR="00842C32" w:rsidRDefault="00842C32" w:rsidP="005D2898">
      <w:r>
        <w:separator/>
      </w:r>
    </w:p>
  </w:footnote>
  <w:footnote w:type="continuationSeparator" w:id="0">
    <w:p w14:paraId="5C266589" w14:textId="77777777" w:rsidR="00842C32" w:rsidRDefault="00842C32" w:rsidP="005D289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CzMDExszQyMzcxMTFU0lEKTi0uzszPAykwsqgFADzWzNo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5veaa9gw0x97edpv8xvtsgpa0z5x9r0pz2&quot;&gt;My EndNote Library&lt;record-ids&gt;&lt;item&gt;1316&lt;/item&gt;&lt;item&gt;1317&lt;/item&gt;&lt;item&gt;1329&lt;/item&gt;&lt;item&gt;1330&lt;/item&gt;&lt;item&gt;1331&lt;/item&gt;&lt;item&gt;1333&lt;/item&gt;&lt;item&gt;1335&lt;/item&gt;&lt;item&gt;1337&lt;/item&gt;&lt;item&gt;1339&lt;/item&gt;&lt;item&gt;1343&lt;/item&gt;&lt;item&gt;1345&lt;/item&gt;&lt;item&gt;1346&lt;/item&gt;&lt;item&gt;1347&lt;/item&gt;&lt;item&gt;1350&lt;/item&gt;&lt;item&gt;1353&lt;/item&gt;&lt;item&gt;1354&lt;/item&gt;&lt;item&gt;1359&lt;/item&gt;&lt;item&gt;1361&lt;/item&gt;&lt;item&gt;1362&lt;/item&gt;&lt;item&gt;1364&lt;/item&gt;&lt;item&gt;1365&lt;/item&gt;&lt;item&gt;1367&lt;/item&gt;&lt;item&gt;1368&lt;/item&gt;&lt;item&gt;1374&lt;/item&gt;&lt;item&gt;1376&lt;/item&gt;&lt;item&gt;1377&lt;/item&gt;&lt;item&gt;1381&lt;/item&gt;&lt;item&gt;1387&lt;/item&gt;&lt;item&gt;1390&lt;/item&gt;&lt;item&gt;1449&lt;/item&gt;&lt;item&gt;1521&lt;/item&gt;&lt;item&gt;1523&lt;/item&gt;&lt;item&gt;1526&lt;/item&gt;&lt;item&gt;1529&lt;/item&gt;&lt;item&gt;1530&lt;/item&gt;&lt;item&gt;1563&lt;/item&gt;&lt;item&gt;1568&lt;/item&gt;&lt;item&gt;1587&lt;/item&gt;&lt;item&gt;1596&lt;/item&gt;&lt;item&gt;1598&lt;/item&gt;&lt;item&gt;1600&lt;/item&gt;&lt;item&gt;1601&lt;/item&gt;&lt;item&gt;1645&lt;/item&gt;&lt;item&gt;1648&lt;/item&gt;&lt;item&gt;1654&lt;/item&gt;&lt;item&gt;1660&lt;/item&gt;&lt;item&gt;1662&lt;/item&gt;&lt;item&gt;1667&lt;/item&gt;&lt;item&gt;1670&lt;/item&gt;&lt;item&gt;1672&lt;/item&gt;&lt;item&gt;1674&lt;/item&gt;&lt;item&gt;1679&lt;/item&gt;&lt;item&gt;1683&lt;/item&gt;&lt;item&gt;1685&lt;/item&gt;&lt;item&gt;1769&lt;/item&gt;&lt;item&gt;1770&lt;/item&gt;&lt;/record-ids&gt;&lt;/item&gt;&lt;/Libraries&gt;"/>
  </w:docVars>
  <w:rsids>
    <w:rsidRoot w:val="003658C6"/>
    <w:rsid w:val="00001F8D"/>
    <w:rsid w:val="00002192"/>
    <w:rsid w:val="00005F1D"/>
    <w:rsid w:val="00006D4E"/>
    <w:rsid w:val="00012754"/>
    <w:rsid w:val="00013EDB"/>
    <w:rsid w:val="00015C99"/>
    <w:rsid w:val="000214C6"/>
    <w:rsid w:val="000268D8"/>
    <w:rsid w:val="00026C1F"/>
    <w:rsid w:val="00030296"/>
    <w:rsid w:val="00031BD1"/>
    <w:rsid w:val="00032663"/>
    <w:rsid w:val="000327F9"/>
    <w:rsid w:val="00032E6B"/>
    <w:rsid w:val="0003772A"/>
    <w:rsid w:val="00040605"/>
    <w:rsid w:val="00040994"/>
    <w:rsid w:val="00044876"/>
    <w:rsid w:val="00047059"/>
    <w:rsid w:val="0005435E"/>
    <w:rsid w:val="00055615"/>
    <w:rsid w:val="00057541"/>
    <w:rsid w:val="00061A61"/>
    <w:rsid w:val="00063C4A"/>
    <w:rsid w:val="000652E4"/>
    <w:rsid w:val="000665C2"/>
    <w:rsid w:val="00066D0B"/>
    <w:rsid w:val="00071AC6"/>
    <w:rsid w:val="00073971"/>
    <w:rsid w:val="00074895"/>
    <w:rsid w:val="00091B23"/>
    <w:rsid w:val="00093F1F"/>
    <w:rsid w:val="00095A5A"/>
    <w:rsid w:val="00095A73"/>
    <w:rsid w:val="000A0743"/>
    <w:rsid w:val="000A0B4B"/>
    <w:rsid w:val="000A0C68"/>
    <w:rsid w:val="000A65B2"/>
    <w:rsid w:val="000B4718"/>
    <w:rsid w:val="000B50D0"/>
    <w:rsid w:val="000B5932"/>
    <w:rsid w:val="000B6489"/>
    <w:rsid w:val="000C0558"/>
    <w:rsid w:val="000C3197"/>
    <w:rsid w:val="000C6815"/>
    <w:rsid w:val="000C7688"/>
    <w:rsid w:val="000D0304"/>
    <w:rsid w:val="000D3562"/>
    <w:rsid w:val="000D48DE"/>
    <w:rsid w:val="000D7D78"/>
    <w:rsid w:val="000E02D1"/>
    <w:rsid w:val="000F07E9"/>
    <w:rsid w:val="000F21A5"/>
    <w:rsid w:val="000F715B"/>
    <w:rsid w:val="00101124"/>
    <w:rsid w:val="0010230D"/>
    <w:rsid w:val="0010534D"/>
    <w:rsid w:val="0010587C"/>
    <w:rsid w:val="00105F43"/>
    <w:rsid w:val="0010672E"/>
    <w:rsid w:val="00107B06"/>
    <w:rsid w:val="0011072E"/>
    <w:rsid w:val="0011272D"/>
    <w:rsid w:val="00112BF4"/>
    <w:rsid w:val="00115C35"/>
    <w:rsid w:val="00117B10"/>
    <w:rsid w:val="00121F21"/>
    <w:rsid w:val="0012222B"/>
    <w:rsid w:val="001236B6"/>
    <w:rsid w:val="00125550"/>
    <w:rsid w:val="001313E5"/>
    <w:rsid w:val="001330A0"/>
    <w:rsid w:val="001350FF"/>
    <w:rsid w:val="0013718B"/>
    <w:rsid w:val="00142C26"/>
    <w:rsid w:val="00143114"/>
    <w:rsid w:val="00146263"/>
    <w:rsid w:val="0015026D"/>
    <w:rsid w:val="0016625F"/>
    <w:rsid w:val="0017525F"/>
    <w:rsid w:val="0017758D"/>
    <w:rsid w:val="001822F3"/>
    <w:rsid w:val="001840EC"/>
    <w:rsid w:val="00187A3F"/>
    <w:rsid w:val="00187B14"/>
    <w:rsid w:val="00191916"/>
    <w:rsid w:val="00191EC1"/>
    <w:rsid w:val="001931BC"/>
    <w:rsid w:val="001A23E4"/>
    <w:rsid w:val="001A795B"/>
    <w:rsid w:val="001B64C1"/>
    <w:rsid w:val="001B7890"/>
    <w:rsid w:val="001C1ED1"/>
    <w:rsid w:val="001C6B1E"/>
    <w:rsid w:val="001D2E4F"/>
    <w:rsid w:val="001D3B13"/>
    <w:rsid w:val="001D4B62"/>
    <w:rsid w:val="001D67B4"/>
    <w:rsid w:val="001D757C"/>
    <w:rsid w:val="001E341A"/>
    <w:rsid w:val="001E579C"/>
    <w:rsid w:val="001E64DB"/>
    <w:rsid w:val="001E6AC3"/>
    <w:rsid w:val="001E73C8"/>
    <w:rsid w:val="001F2E6A"/>
    <w:rsid w:val="001F45E9"/>
    <w:rsid w:val="001F53F2"/>
    <w:rsid w:val="001F5BA2"/>
    <w:rsid w:val="00205C0E"/>
    <w:rsid w:val="002111C1"/>
    <w:rsid w:val="0021355D"/>
    <w:rsid w:val="00222B6D"/>
    <w:rsid w:val="00222DC2"/>
    <w:rsid w:val="00223CCF"/>
    <w:rsid w:val="00223D86"/>
    <w:rsid w:val="00223DAE"/>
    <w:rsid w:val="002247CA"/>
    <w:rsid w:val="00225C2B"/>
    <w:rsid w:val="002327E0"/>
    <w:rsid w:val="002330E4"/>
    <w:rsid w:val="002356FD"/>
    <w:rsid w:val="0024065D"/>
    <w:rsid w:val="00240F43"/>
    <w:rsid w:val="002441E1"/>
    <w:rsid w:val="002445B7"/>
    <w:rsid w:val="002502CA"/>
    <w:rsid w:val="00252582"/>
    <w:rsid w:val="002573B2"/>
    <w:rsid w:val="002650BD"/>
    <w:rsid w:val="00265113"/>
    <w:rsid w:val="0027090E"/>
    <w:rsid w:val="00270B54"/>
    <w:rsid w:val="00273CED"/>
    <w:rsid w:val="00274567"/>
    <w:rsid w:val="002748A6"/>
    <w:rsid w:val="0027646C"/>
    <w:rsid w:val="002870F7"/>
    <w:rsid w:val="0029456D"/>
    <w:rsid w:val="002A0FF0"/>
    <w:rsid w:val="002A64D7"/>
    <w:rsid w:val="002B0A4F"/>
    <w:rsid w:val="002B2BF6"/>
    <w:rsid w:val="002B2D27"/>
    <w:rsid w:val="002B7956"/>
    <w:rsid w:val="002C4615"/>
    <w:rsid w:val="002C4EB5"/>
    <w:rsid w:val="002C5E7C"/>
    <w:rsid w:val="002C760B"/>
    <w:rsid w:val="002D351F"/>
    <w:rsid w:val="002D4C29"/>
    <w:rsid w:val="002D4CE8"/>
    <w:rsid w:val="002E565F"/>
    <w:rsid w:val="002E5C1B"/>
    <w:rsid w:val="002E5C57"/>
    <w:rsid w:val="002F18A0"/>
    <w:rsid w:val="002F4534"/>
    <w:rsid w:val="002F4904"/>
    <w:rsid w:val="002F5FF0"/>
    <w:rsid w:val="002F7AE0"/>
    <w:rsid w:val="00301666"/>
    <w:rsid w:val="00307051"/>
    <w:rsid w:val="003114B6"/>
    <w:rsid w:val="003123DD"/>
    <w:rsid w:val="0031645C"/>
    <w:rsid w:val="00316B76"/>
    <w:rsid w:val="00320177"/>
    <w:rsid w:val="00320CB5"/>
    <w:rsid w:val="0032335C"/>
    <w:rsid w:val="00323B93"/>
    <w:rsid w:val="00331E4C"/>
    <w:rsid w:val="00333809"/>
    <w:rsid w:val="0033612C"/>
    <w:rsid w:val="00336E18"/>
    <w:rsid w:val="00342819"/>
    <w:rsid w:val="00356DB2"/>
    <w:rsid w:val="00356F93"/>
    <w:rsid w:val="0036471E"/>
    <w:rsid w:val="003658C6"/>
    <w:rsid w:val="00367BE4"/>
    <w:rsid w:val="00372A79"/>
    <w:rsid w:val="00372F6F"/>
    <w:rsid w:val="00373F81"/>
    <w:rsid w:val="00374986"/>
    <w:rsid w:val="00375B51"/>
    <w:rsid w:val="00384AAC"/>
    <w:rsid w:val="003852FD"/>
    <w:rsid w:val="003901A6"/>
    <w:rsid w:val="0039034E"/>
    <w:rsid w:val="0039568B"/>
    <w:rsid w:val="00396733"/>
    <w:rsid w:val="003973EE"/>
    <w:rsid w:val="00397B28"/>
    <w:rsid w:val="003A1EA2"/>
    <w:rsid w:val="003A2284"/>
    <w:rsid w:val="003A4BB2"/>
    <w:rsid w:val="003A4EDA"/>
    <w:rsid w:val="003B0DBA"/>
    <w:rsid w:val="003B2419"/>
    <w:rsid w:val="003B31F1"/>
    <w:rsid w:val="003B7E53"/>
    <w:rsid w:val="003C1234"/>
    <w:rsid w:val="003C2951"/>
    <w:rsid w:val="003C6EE5"/>
    <w:rsid w:val="003C7BCF"/>
    <w:rsid w:val="003D0DC2"/>
    <w:rsid w:val="003E0056"/>
    <w:rsid w:val="003E0E63"/>
    <w:rsid w:val="003E0FB7"/>
    <w:rsid w:val="003E1434"/>
    <w:rsid w:val="003E2F6F"/>
    <w:rsid w:val="003E6673"/>
    <w:rsid w:val="003E769C"/>
    <w:rsid w:val="003F0BC9"/>
    <w:rsid w:val="003F1B68"/>
    <w:rsid w:val="003F6532"/>
    <w:rsid w:val="00406B54"/>
    <w:rsid w:val="00414946"/>
    <w:rsid w:val="00415C85"/>
    <w:rsid w:val="004170CA"/>
    <w:rsid w:val="00420A32"/>
    <w:rsid w:val="00420F46"/>
    <w:rsid w:val="00422923"/>
    <w:rsid w:val="00423E69"/>
    <w:rsid w:val="0042427C"/>
    <w:rsid w:val="00424E0B"/>
    <w:rsid w:val="00431D76"/>
    <w:rsid w:val="0043687C"/>
    <w:rsid w:val="0044036A"/>
    <w:rsid w:val="00446604"/>
    <w:rsid w:val="00451E59"/>
    <w:rsid w:val="0046068C"/>
    <w:rsid w:val="00467EDB"/>
    <w:rsid w:val="004711F7"/>
    <w:rsid w:val="00480A76"/>
    <w:rsid w:val="004848AC"/>
    <w:rsid w:val="00485DD6"/>
    <w:rsid w:val="00490EBD"/>
    <w:rsid w:val="004A19DD"/>
    <w:rsid w:val="004A2876"/>
    <w:rsid w:val="004A2D50"/>
    <w:rsid w:val="004A2EF2"/>
    <w:rsid w:val="004A376D"/>
    <w:rsid w:val="004A6CFA"/>
    <w:rsid w:val="004B2CBB"/>
    <w:rsid w:val="004B4CD1"/>
    <w:rsid w:val="004B59CD"/>
    <w:rsid w:val="004B79E6"/>
    <w:rsid w:val="004B7C62"/>
    <w:rsid w:val="004C1E66"/>
    <w:rsid w:val="004C3334"/>
    <w:rsid w:val="004C3CC5"/>
    <w:rsid w:val="004C455C"/>
    <w:rsid w:val="004D0C94"/>
    <w:rsid w:val="004D1571"/>
    <w:rsid w:val="004D2846"/>
    <w:rsid w:val="004D285D"/>
    <w:rsid w:val="004D7B88"/>
    <w:rsid w:val="004E0F13"/>
    <w:rsid w:val="004E1D1C"/>
    <w:rsid w:val="004E7C65"/>
    <w:rsid w:val="004E7E24"/>
    <w:rsid w:val="004F00BB"/>
    <w:rsid w:val="004F16A9"/>
    <w:rsid w:val="004F1A4B"/>
    <w:rsid w:val="00510FBB"/>
    <w:rsid w:val="00511095"/>
    <w:rsid w:val="00515D26"/>
    <w:rsid w:val="00521495"/>
    <w:rsid w:val="00522031"/>
    <w:rsid w:val="00524144"/>
    <w:rsid w:val="00524C73"/>
    <w:rsid w:val="00530495"/>
    <w:rsid w:val="0053049F"/>
    <w:rsid w:val="00530D3A"/>
    <w:rsid w:val="005317FB"/>
    <w:rsid w:val="00535D92"/>
    <w:rsid w:val="005368E0"/>
    <w:rsid w:val="005420C2"/>
    <w:rsid w:val="005423C4"/>
    <w:rsid w:val="00543E5C"/>
    <w:rsid w:val="00551239"/>
    <w:rsid w:val="00553B92"/>
    <w:rsid w:val="00554296"/>
    <w:rsid w:val="00556BF5"/>
    <w:rsid w:val="00560C92"/>
    <w:rsid w:val="005700B6"/>
    <w:rsid w:val="005717C9"/>
    <w:rsid w:val="005723B0"/>
    <w:rsid w:val="00573E1E"/>
    <w:rsid w:val="00574081"/>
    <w:rsid w:val="00574BEF"/>
    <w:rsid w:val="00576CE5"/>
    <w:rsid w:val="00580CC0"/>
    <w:rsid w:val="005810A0"/>
    <w:rsid w:val="00581B5A"/>
    <w:rsid w:val="00585829"/>
    <w:rsid w:val="00585880"/>
    <w:rsid w:val="00587F02"/>
    <w:rsid w:val="0059065A"/>
    <w:rsid w:val="00590737"/>
    <w:rsid w:val="00596DF4"/>
    <w:rsid w:val="005971E6"/>
    <w:rsid w:val="005978FE"/>
    <w:rsid w:val="005A1C6D"/>
    <w:rsid w:val="005A3C91"/>
    <w:rsid w:val="005A640A"/>
    <w:rsid w:val="005A7774"/>
    <w:rsid w:val="005B11B9"/>
    <w:rsid w:val="005B2B04"/>
    <w:rsid w:val="005B3127"/>
    <w:rsid w:val="005C16B2"/>
    <w:rsid w:val="005C53F4"/>
    <w:rsid w:val="005C7B85"/>
    <w:rsid w:val="005D06F6"/>
    <w:rsid w:val="005D083B"/>
    <w:rsid w:val="005D2898"/>
    <w:rsid w:val="005D3C0D"/>
    <w:rsid w:val="005D6E96"/>
    <w:rsid w:val="005D78D6"/>
    <w:rsid w:val="005E7F07"/>
    <w:rsid w:val="005F0F80"/>
    <w:rsid w:val="005F2B0E"/>
    <w:rsid w:val="005F596F"/>
    <w:rsid w:val="005F5EC7"/>
    <w:rsid w:val="0060156E"/>
    <w:rsid w:val="00601A72"/>
    <w:rsid w:val="00602CBF"/>
    <w:rsid w:val="00603344"/>
    <w:rsid w:val="00604A19"/>
    <w:rsid w:val="00604BA3"/>
    <w:rsid w:val="00604E58"/>
    <w:rsid w:val="0061355B"/>
    <w:rsid w:val="00614AC4"/>
    <w:rsid w:val="00620854"/>
    <w:rsid w:val="00621FBC"/>
    <w:rsid w:val="00627EFC"/>
    <w:rsid w:val="006316DA"/>
    <w:rsid w:val="00635363"/>
    <w:rsid w:val="006401BB"/>
    <w:rsid w:val="00640439"/>
    <w:rsid w:val="0064269D"/>
    <w:rsid w:val="00642BBA"/>
    <w:rsid w:val="00645449"/>
    <w:rsid w:val="0065267A"/>
    <w:rsid w:val="0065539B"/>
    <w:rsid w:val="0065567C"/>
    <w:rsid w:val="006579B7"/>
    <w:rsid w:val="00657CEB"/>
    <w:rsid w:val="0066323B"/>
    <w:rsid w:val="0066618A"/>
    <w:rsid w:val="0067322B"/>
    <w:rsid w:val="0067510F"/>
    <w:rsid w:val="00676FD4"/>
    <w:rsid w:val="006928AB"/>
    <w:rsid w:val="00692BB7"/>
    <w:rsid w:val="00694373"/>
    <w:rsid w:val="006A15E5"/>
    <w:rsid w:val="006A1F0F"/>
    <w:rsid w:val="006B3521"/>
    <w:rsid w:val="006B66FE"/>
    <w:rsid w:val="006B7784"/>
    <w:rsid w:val="006C1EC3"/>
    <w:rsid w:val="006C2BBB"/>
    <w:rsid w:val="006C32C3"/>
    <w:rsid w:val="006C413A"/>
    <w:rsid w:val="006D1EF2"/>
    <w:rsid w:val="006D25E8"/>
    <w:rsid w:val="006D490A"/>
    <w:rsid w:val="006F20C7"/>
    <w:rsid w:val="006F2892"/>
    <w:rsid w:val="006F422D"/>
    <w:rsid w:val="00702ECB"/>
    <w:rsid w:val="00712CE7"/>
    <w:rsid w:val="00713758"/>
    <w:rsid w:val="00730393"/>
    <w:rsid w:val="007339E9"/>
    <w:rsid w:val="00735297"/>
    <w:rsid w:val="00736C70"/>
    <w:rsid w:val="00742A64"/>
    <w:rsid w:val="00746D7A"/>
    <w:rsid w:val="0075043E"/>
    <w:rsid w:val="007565DE"/>
    <w:rsid w:val="00757EE9"/>
    <w:rsid w:val="007645AB"/>
    <w:rsid w:val="00765CD3"/>
    <w:rsid w:val="00770A5E"/>
    <w:rsid w:val="0077427E"/>
    <w:rsid w:val="00775ED6"/>
    <w:rsid w:val="007771A0"/>
    <w:rsid w:val="0078010D"/>
    <w:rsid w:val="00780245"/>
    <w:rsid w:val="007832DB"/>
    <w:rsid w:val="0079135D"/>
    <w:rsid w:val="007913F6"/>
    <w:rsid w:val="00795CB2"/>
    <w:rsid w:val="007966C4"/>
    <w:rsid w:val="007A0BC7"/>
    <w:rsid w:val="007A6158"/>
    <w:rsid w:val="007B5985"/>
    <w:rsid w:val="007B5C36"/>
    <w:rsid w:val="007B5D2B"/>
    <w:rsid w:val="007B64C4"/>
    <w:rsid w:val="007B6D28"/>
    <w:rsid w:val="007C181E"/>
    <w:rsid w:val="007C532C"/>
    <w:rsid w:val="007C5FE7"/>
    <w:rsid w:val="007C65CA"/>
    <w:rsid w:val="007D28C1"/>
    <w:rsid w:val="007D2F99"/>
    <w:rsid w:val="007D5D67"/>
    <w:rsid w:val="007D7982"/>
    <w:rsid w:val="007E39F2"/>
    <w:rsid w:val="007E4723"/>
    <w:rsid w:val="007E5671"/>
    <w:rsid w:val="007E7616"/>
    <w:rsid w:val="007F120F"/>
    <w:rsid w:val="007F5A42"/>
    <w:rsid w:val="007F7E2A"/>
    <w:rsid w:val="008018A3"/>
    <w:rsid w:val="00803584"/>
    <w:rsid w:val="00805719"/>
    <w:rsid w:val="00806DBE"/>
    <w:rsid w:val="008103D4"/>
    <w:rsid w:val="00812AD2"/>
    <w:rsid w:val="00816869"/>
    <w:rsid w:val="00821461"/>
    <w:rsid w:val="00825C49"/>
    <w:rsid w:val="008263E2"/>
    <w:rsid w:val="00836187"/>
    <w:rsid w:val="00841D15"/>
    <w:rsid w:val="00842C32"/>
    <w:rsid w:val="00852539"/>
    <w:rsid w:val="00854E56"/>
    <w:rsid w:val="00855353"/>
    <w:rsid w:val="0085604C"/>
    <w:rsid w:val="0086171A"/>
    <w:rsid w:val="0086201A"/>
    <w:rsid w:val="00870DC1"/>
    <w:rsid w:val="00872219"/>
    <w:rsid w:val="00875611"/>
    <w:rsid w:val="00883FAE"/>
    <w:rsid w:val="00885847"/>
    <w:rsid w:val="0089100F"/>
    <w:rsid w:val="00894EB2"/>
    <w:rsid w:val="00895404"/>
    <w:rsid w:val="00896FFB"/>
    <w:rsid w:val="008A1CA1"/>
    <w:rsid w:val="008A3D71"/>
    <w:rsid w:val="008A3F53"/>
    <w:rsid w:val="008A7C54"/>
    <w:rsid w:val="008B19F2"/>
    <w:rsid w:val="008C5750"/>
    <w:rsid w:val="008C734A"/>
    <w:rsid w:val="008D0DF9"/>
    <w:rsid w:val="008D7BE5"/>
    <w:rsid w:val="008E4332"/>
    <w:rsid w:val="008F322F"/>
    <w:rsid w:val="008F3A2E"/>
    <w:rsid w:val="008F43C8"/>
    <w:rsid w:val="008F46F1"/>
    <w:rsid w:val="00900AE8"/>
    <w:rsid w:val="0090257B"/>
    <w:rsid w:val="00906BC2"/>
    <w:rsid w:val="00910D28"/>
    <w:rsid w:val="0091312E"/>
    <w:rsid w:val="0091320F"/>
    <w:rsid w:val="0091743B"/>
    <w:rsid w:val="0092734F"/>
    <w:rsid w:val="00935174"/>
    <w:rsid w:val="009354D5"/>
    <w:rsid w:val="0093634D"/>
    <w:rsid w:val="0094130F"/>
    <w:rsid w:val="00944F58"/>
    <w:rsid w:val="00945D95"/>
    <w:rsid w:val="0095089A"/>
    <w:rsid w:val="00951BDC"/>
    <w:rsid w:val="00952235"/>
    <w:rsid w:val="009578FD"/>
    <w:rsid w:val="00966A39"/>
    <w:rsid w:val="009736C4"/>
    <w:rsid w:val="00977F71"/>
    <w:rsid w:val="00984F9B"/>
    <w:rsid w:val="00992A21"/>
    <w:rsid w:val="00993816"/>
    <w:rsid w:val="00994F27"/>
    <w:rsid w:val="00996968"/>
    <w:rsid w:val="0099795C"/>
    <w:rsid w:val="009A1F02"/>
    <w:rsid w:val="009A4381"/>
    <w:rsid w:val="009B208D"/>
    <w:rsid w:val="009B2973"/>
    <w:rsid w:val="009B69DB"/>
    <w:rsid w:val="009B76C0"/>
    <w:rsid w:val="009C12E9"/>
    <w:rsid w:val="009C2394"/>
    <w:rsid w:val="009C26B8"/>
    <w:rsid w:val="009C2C2A"/>
    <w:rsid w:val="009C595E"/>
    <w:rsid w:val="009C62F8"/>
    <w:rsid w:val="009D3A59"/>
    <w:rsid w:val="009D6253"/>
    <w:rsid w:val="009E46B6"/>
    <w:rsid w:val="009E4896"/>
    <w:rsid w:val="009E58C3"/>
    <w:rsid w:val="009F1873"/>
    <w:rsid w:val="009F2693"/>
    <w:rsid w:val="009F6D88"/>
    <w:rsid w:val="009F73BD"/>
    <w:rsid w:val="00A00A47"/>
    <w:rsid w:val="00A037D8"/>
    <w:rsid w:val="00A04CF9"/>
    <w:rsid w:val="00A05C86"/>
    <w:rsid w:val="00A06EF9"/>
    <w:rsid w:val="00A15544"/>
    <w:rsid w:val="00A208C7"/>
    <w:rsid w:val="00A20C57"/>
    <w:rsid w:val="00A20E29"/>
    <w:rsid w:val="00A23196"/>
    <w:rsid w:val="00A2546A"/>
    <w:rsid w:val="00A271D2"/>
    <w:rsid w:val="00A27F5C"/>
    <w:rsid w:val="00A41896"/>
    <w:rsid w:val="00A465DC"/>
    <w:rsid w:val="00A46D9D"/>
    <w:rsid w:val="00A50DA0"/>
    <w:rsid w:val="00A54F73"/>
    <w:rsid w:val="00A61835"/>
    <w:rsid w:val="00A62C6E"/>
    <w:rsid w:val="00A674EE"/>
    <w:rsid w:val="00A70D3A"/>
    <w:rsid w:val="00A73D11"/>
    <w:rsid w:val="00A773C1"/>
    <w:rsid w:val="00A81819"/>
    <w:rsid w:val="00A85F8E"/>
    <w:rsid w:val="00A961F5"/>
    <w:rsid w:val="00AA003B"/>
    <w:rsid w:val="00AA0A4D"/>
    <w:rsid w:val="00AA10A5"/>
    <w:rsid w:val="00AA19C0"/>
    <w:rsid w:val="00AA1DAC"/>
    <w:rsid w:val="00AA2DCB"/>
    <w:rsid w:val="00AA577A"/>
    <w:rsid w:val="00AB066A"/>
    <w:rsid w:val="00AB1DE3"/>
    <w:rsid w:val="00AB4EEB"/>
    <w:rsid w:val="00AB76D5"/>
    <w:rsid w:val="00AB7C7E"/>
    <w:rsid w:val="00AC346E"/>
    <w:rsid w:val="00AC5126"/>
    <w:rsid w:val="00AC668E"/>
    <w:rsid w:val="00AD0303"/>
    <w:rsid w:val="00AD661E"/>
    <w:rsid w:val="00AE0B1C"/>
    <w:rsid w:val="00AE20F4"/>
    <w:rsid w:val="00AE35CC"/>
    <w:rsid w:val="00AF02DF"/>
    <w:rsid w:val="00AF05E8"/>
    <w:rsid w:val="00AF0F40"/>
    <w:rsid w:val="00AF2AAA"/>
    <w:rsid w:val="00AF73D2"/>
    <w:rsid w:val="00B03086"/>
    <w:rsid w:val="00B05640"/>
    <w:rsid w:val="00B05FDB"/>
    <w:rsid w:val="00B10458"/>
    <w:rsid w:val="00B12C82"/>
    <w:rsid w:val="00B145BC"/>
    <w:rsid w:val="00B20AAB"/>
    <w:rsid w:val="00B2184E"/>
    <w:rsid w:val="00B21A0F"/>
    <w:rsid w:val="00B229D0"/>
    <w:rsid w:val="00B24E6B"/>
    <w:rsid w:val="00B254B3"/>
    <w:rsid w:val="00B267AF"/>
    <w:rsid w:val="00B27EC8"/>
    <w:rsid w:val="00B3056B"/>
    <w:rsid w:val="00B319EC"/>
    <w:rsid w:val="00B35C2C"/>
    <w:rsid w:val="00B35D02"/>
    <w:rsid w:val="00B37C4E"/>
    <w:rsid w:val="00B40D47"/>
    <w:rsid w:val="00B46D76"/>
    <w:rsid w:val="00B55094"/>
    <w:rsid w:val="00B5688E"/>
    <w:rsid w:val="00B6058B"/>
    <w:rsid w:val="00B611A2"/>
    <w:rsid w:val="00B71273"/>
    <w:rsid w:val="00B7669C"/>
    <w:rsid w:val="00B76AA9"/>
    <w:rsid w:val="00B771DF"/>
    <w:rsid w:val="00B8559C"/>
    <w:rsid w:val="00B8726A"/>
    <w:rsid w:val="00B924BD"/>
    <w:rsid w:val="00B92AAD"/>
    <w:rsid w:val="00B930A1"/>
    <w:rsid w:val="00B97084"/>
    <w:rsid w:val="00BA31D5"/>
    <w:rsid w:val="00BA4220"/>
    <w:rsid w:val="00BA5197"/>
    <w:rsid w:val="00BB2AF8"/>
    <w:rsid w:val="00BB5FC8"/>
    <w:rsid w:val="00BB60CE"/>
    <w:rsid w:val="00BB6792"/>
    <w:rsid w:val="00BB7002"/>
    <w:rsid w:val="00BC0EC8"/>
    <w:rsid w:val="00BC1DD0"/>
    <w:rsid w:val="00BC5B14"/>
    <w:rsid w:val="00BC7A63"/>
    <w:rsid w:val="00BD0869"/>
    <w:rsid w:val="00BD2DC7"/>
    <w:rsid w:val="00BD7482"/>
    <w:rsid w:val="00BD74AF"/>
    <w:rsid w:val="00BE521F"/>
    <w:rsid w:val="00BF4C2A"/>
    <w:rsid w:val="00C034E9"/>
    <w:rsid w:val="00C05581"/>
    <w:rsid w:val="00C07C91"/>
    <w:rsid w:val="00C14CDA"/>
    <w:rsid w:val="00C16A9C"/>
    <w:rsid w:val="00C173E4"/>
    <w:rsid w:val="00C24AED"/>
    <w:rsid w:val="00C24D0E"/>
    <w:rsid w:val="00C25B78"/>
    <w:rsid w:val="00C25CFC"/>
    <w:rsid w:val="00C268B8"/>
    <w:rsid w:val="00C31C99"/>
    <w:rsid w:val="00C357F8"/>
    <w:rsid w:val="00C42AE8"/>
    <w:rsid w:val="00C50379"/>
    <w:rsid w:val="00C54EA3"/>
    <w:rsid w:val="00C54FF7"/>
    <w:rsid w:val="00C56A9A"/>
    <w:rsid w:val="00C5791A"/>
    <w:rsid w:val="00C57FCF"/>
    <w:rsid w:val="00C600A4"/>
    <w:rsid w:val="00C60C38"/>
    <w:rsid w:val="00C66390"/>
    <w:rsid w:val="00C66E58"/>
    <w:rsid w:val="00C67043"/>
    <w:rsid w:val="00C67A59"/>
    <w:rsid w:val="00C67F99"/>
    <w:rsid w:val="00C80FF0"/>
    <w:rsid w:val="00C81FFB"/>
    <w:rsid w:val="00C951ED"/>
    <w:rsid w:val="00CA26C8"/>
    <w:rsid w:val="00CA2BC4"/>
    <w:rsid w:val="00CA3C0C"/>
    <w:rsid w:val="00CA6552"/>
    <w:rsid w:val="00CB522A"/>
    <w:rsid w:val="00CB56BC"/>
    <w:rsid w:val="00CC0D2E"/>
    <w:rsid w:val="00CC147A"/>
    <w:rsid w:val="00CC14C6"/>
    <w:rsid w:val="00CC4737"/>
    <w:rsid w:val="00CD1476"/>
    <w:rsid w:val="00CD77E6"/>
    <w:rsid w:val="00CE328B"/>
    <w:rsid w:val="00CE7EB9"/>
    <w:rsid w:val="00CF2052"/>
    <w:rsid w:val="00D00BF2"/>
    <w:rsid w:val="00D05A35"/>
    <w:rsid w:val="00D05C17"/>
    <w:rsid w:val="00D13A0F"/>
    <w:rsid w:val="00D20F6D"/>
    <w:rsid w:val="00D21D6A"/>
    <w:rsid w:val="00D22D07"/>
    <w:rsid w:val="00D253FF"/>
    <w:rsid w:val="00D265D4"/>
    <w:rsid w:val="00D3025F"/>
    <w:rsid w:val="00D35928"/>
    <w:rsid w:val="00D41DED"/>
    <w:rsid w:val="00D42550"/>
    <w:rsid w:val="00D42705"/>
    <w:rsid w:val="00D434AE"/>
    <w:rsid w:val="00D454B9"/>
    <w:rsid w:val="00D46FA9"/>
    <w:rsid w:val="00D50FE3"/>
    <w:rsid w:val="00D5118E"/>
    <w:rsid w:val="00D536B2"/>
    <w:rsid w:val="00D539C9"/>
    <w:rsid w:val="00D5531C"/>
    <w:rsid w:val="00D5565C"/>
    <w:rsid w:val="00D6313C"/>
    <w:rsid w:val="00D63715"/>
    <w:rsid w:val="00D668A9"/>
    <w:rsid w:val="00D71B0F"/>
    <w:rsid w:val="00D71D85"/>
    <w:rsid w:val="00D73D64"/>
    <w:rsid w:val="00D7619B"/>
    <w:rsid w:val="00D817DF"/>
    <w:rsid w:val="00D91292"/>
    <w:rsid w:val="00D92312"/>
    <w:rsid w:val="00D937BB"/>
    <w:rsid w:val="00D94F8C"/>
    <w:rsid w:val="00D95E2F"/>
    <w:rsid w:val="00D97A9F"/>
    <w:rsid w:val="00DA16D9"/>
    <w:rsid w:val="00DA250F"/>
    <w:rsid w:val="00DA51AC"/>
    <w:rsid w:val="00DA6AFE"/>
    <w:rsid w:val="00DB0648"/>
    <w:rsid w:val="00DB5C3B"/>
    <w:rsid w:val="00DC0C4F"/>
    <w:rsid w:val="00DC6F77"/>
    <w:rsid w:val="00DD074D"/>
    <w:rsid w:val="00DD0C28"/>
    <w:rsid w:val="00DD32A3"/>
    <w:rsid w:val="00DD5A24"/>
    <w:rsid w:val="00DD7199"/>
    <w:rsid w:val="00DD7BC2"/>
    <w:rsid w:val="00DD7D92"/>
    <w:rsid w:val="00DF3E62"/>
    <w:rsid w:val="00DF49CD"/>
    <w:rsid w:val="00DF4DC4"/>
    <w:rsid w:val="00DF594F"/>
    <w:rsid w:val="00E007F8"/>
    <w:rsid w:val="00E06CF9"/>
    <w:rsid w:val="00E11577"/>
    <w:rsid w:val="00E14386"/>
    <w:rsid w:val="00E14982"/>
    <w:rsid w:val="00E16D6C"/>
    <w:rsid w:val="00E215A2"/>
    <w:rsid w:val="00E30680"/>
    <w:rsid w:val="00E31D5F"/>
    <w:rsid w:val="00E33D78"/>
    <w:rsid w:val="00E35812"/>
    <w:rsid w:val="00E403E6"/>
    <w:rsid w:val="00E43B01"/>
    <w:rsid w:val="00E43CD8"/>
    <w:rsid w:val="00E4521A"/>
    <w:rsid w:val="00E46117"/>
    <w:rsid w:val="00E506D9"/>
    <w:rsid w:val="00E65175"/>
    <w:rsid w:val="00E65562"/>
    <w:rsid w:val="00E66A0E"/>
    <w:rsid w:val="00E73497"/>
    <w:rsid w:val="00E7386F"/>
    <w:rsid w:val="00E7450D"/>
    <w:rsid w:val="00E75106"/>
    <w:rsid w:val="00E82203"/>
    <w:rsid w:val="00E8321C"/>
    <w:rsid w:val="00E853FE"/>
    <w:rsid w:val="00E90619"/>
    <w:rsid w:val="00E938F3"/>
    <w:rsid w:val="00E948D6"/>
    <w:rsid w:val="00EA0627"/>
    <w:rsid w:val="00EA1DF0"/>
    <w:rsid w:val="00EB22F0"/>
    <w:rsid w:val="00EC2AAD"/>
    <w:rsid w:val="00EC4388"/>
    <w:rsid w:val="00EC59A1"/>
    <w:rsid w:val="00ED0E70"/>
    <w:rsid w:val="00ED122E"/>
    <w:rsid w:val="00ED2BEB"/>
    <w:rsid w:val="00ED4EBA"/>
    <w:rsid w:val="00ED6A44"/>
    <w:rsid w:val="00EE0249"/>
    <w:rsid w:val="00EE0F40"/>
    <w:rsid w:val="00EE7BFE"/>
    <w:rsid w:val="00EF3DCF"/>
    <w:rsid w:val="00EF5C27"/>
    <w:rsid w:val="00F0004E"/>
    <w:rsid w:val="00F00BA4"/>
    <w:rsid w:val="00F06B06"/>
    <w:rsid w:val="00F07545"/>
    <w:rsid w:val="00F13530"/>
    <w:rsid w:val="00F1751E"/>
    <w:rsid w:val="00F20B29"/>
    <w:rsid w:val="00F22ADA"/>
    <w:rsid w:val="00F271EB"/>
    <w:rsid w:val="00F30DEB"/>
    <w:rsid w:val="00F33F7C"/>
    <w:rsid w:val="00F35AC0"/>
    <w:rsid w:val="00F362AF"/>
    <w:rsid w:val="00F37064"/>
    <w:rsid w:val="00F453A2"/>
    <w:rsid w:val="00F478B1"/>
    <w:rsid w:val="00F50A41"/>
    <w:rsid w:val="00F5124C"/>
    <w:rsid w:val="00F6033C"/>
    <w:rsid w:val="00F62345"/>
    <w:rsid w:val="00F701A6"/>
    <w:rsid w:val="00F757C5"/>
    <w:rsid w:val="00F7750F"/>
    <w:rsid w:val="00F81BEE"/>
    <w:rsid w:val="00F84D58"/>
    <w:rsid w:val="00FA5FB5"/>
    <w:rsid w:val="00FB3484"/>
    <w:rsid w:val="00FB41E3"/>
    <w:rsid w:val="00FB6FEB"/>
    <w:rsid w:val="00FC3637"/>
    <w:rsid w:val="00FC4DD3"/>
    <w:rsid w:val="00FC7062"/>
    <w:rsid w:val="00FD3698"/>
    <w:rsid w:val="00FD4056"/>
    <w:rsid w:val="00FE1FED"/>
    <w:rsid w:val="00FE200D"/>
    <w:rsid w:val="00FE2943"/>
    <w:rsid w:val="00FF1E50"/>
    <w:rsid w:val="00FF7BA3"/>
    <w:rsid w:val="2A7510A4"/>
    <w:rsid w:val="2C0670C7"/>
    <w:rsid w:val="3CB31007"/>
    <w:rsid w:val="5BED4A5D"/>
    <w:rsid w:val="5FB276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730F87"/>
  <w15:docId w15:val="{FB3F4C21-5FCC-41E6-B4E2-324B0F8B5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rPr>
      <w:sz w:val="20"/>
      <w:szCs w:val="20"/>
    </w:rPr>
  </w:style>
  <w:style w:type="paragraph" w:styleId="a4">
    <w:name w:val="Balloon Text"/>
    <w:basedOn w:val="a"/>
    <w:link w:val="Char0"/>
    <w:uiPriority w:val="99"/>
    <w:semiHidden/>
    <w:unhideWhenUsed/>
    <w:qFormat/>
    <w:rPr>
      <w:rFonts w:ascii="Segoe UI" w:hAnsi="Segoe UI" w:cs="Segoe UI"/>
      <w:sz w:val="20"/>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Pr>
      <w:b/>
      <w:bCs/>
    </w:rPr>
  </w:style>
  <w:style w:type="table" w:styleId="a8">
    <w:name w:val="Table Grid"/>
    <w:basedOn w:val="a1"/>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qFormat/>
    <w:rPr>
      <w:color w:val="0000FF"/>
      <w:u w:val="single"/>
    </w:rPr>
  </w:style>
  <w:style w:type="character" w:styleId="aa">
    <w:name w:val="annotation reference"/>
    <w:basedOn w:val="a0"/>
    <w:uiPriority w:val="99"/>
    <w:semiHidden/>
    <w:unhideWhenUsed/>
    <w:qFormat/>
    <w:rPr>
      <w:sz w:val="16"/>
      <w:szCs w:val="16"/>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paragraph" w:customStyle="1" w:styleId="meshdsscopenote">
    <w:name w:val="mesh_ds_scope_note"/>
    <w:basedOn w:val="a"/>
    <w:qFormat/>
    <w:pPr>
      <w:widowControl/>
      <w:spacing w:before="100" w:beforeAutospacing="1" w:after="100" w:afterAutospacing="1"/>
      <w:jc w:val="left"/>
    </w:pPr>
    <w:rPr>
      <w:rFonts w:ascii="宋体" w:eastAsia="宋体" w:hAnsi="宋体" w:cs="宋体"/>
      <w:kern w:val="0"/>
      <w:sz w:val="24"/>
      <w:szCs w:val="24"/>
    </w:rPr>
  </w:style>
  <w:style w:type="paragraph" w:customStyle="1" w:styleId="meshyearintroduced">
    <w:name w:val="mesh_year_introduced"/>
    <w:basedOn w:val="a"/>
    <w:qFormat/>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paragraph" w:customStyle="1" w:styleId="src">
    <w:name w:val="src"/>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skip">
    <w:name w:val="skip"/>
    <w:basedOn w:val="a0"/>
    <w:qFormat/>
  </w:style>
  <w:style w:type="character" w:customStyle="1" w:styleId="apple-converted-space">
    <w:name w:val="apple-converted-space"/>
    <w:basedOn w:val="a0"/>
    <w:qFormat/>
  </w:style>
  <w:style w:type="character" w:customStyle="1" w:styleId="Char">
    <w:name w:val="批注文字 Char"/>
    <w:basedOn w:val="a0"/>
    <w:link w:val="a3"/>
    <w:uiPriority w:val="99"/>
    <w:semiHidden/>
    <w:qFormat/>
    <w:rPr>
      <w:kern w:val="2"/>
      <w:lang w:eastAsia="zh-CN"/>
    </w:rPr>
  </w:style>
  <w:style w:type="character" w:customStyle="1" w:styleId="Char0">
    <w:name w:val="批注框文本 Char"/>
    <w:basedOn w:val="a0"/>
    <w:link w:val="a4"/>
    <w:uiPriority w:val="99"/>
    <w:semiHidden/>
    <w:qFormat/>
    <w:rPr>
      <w:rFonts w:ascii="Segoe UI" w:hAnsi="Segoe UI" w:cs="Segoe UI"/>
      <w:kern w:val="2"/>
      <w:szCs w:val="18"/>
      <w:lang w:eastAsia="zh-CN"/>
    </w:rPr>
  </w:style>
  <w:style w:type="paragraph" w:customStyle="1" w:styleId="1">
    <w:name w:val="修订1"/>
    <w:hidden/>
    <w:uiPriority w:val="99"/>
    <w:semiHidden/>
    <w:qFormat/>
    <w:rPr>
      <w:kern w:val="2"/>
      <w:sz w:val="21"/>
      <w:szCs w:val="22"/>
    </w:rPr>
  </w:style>
  <w:style w:type="character" w:customStyle="1" w:styleId="Char3">
    <w:name w:val="批注主题 Char"/>
    <w:basedOn w:val="Char"/>
    <w:link w:val="a7"/>
    <w:uiPriority w:val="99"/>
    <w:semiHidden/>
    <w:qFormat/>
    <w:rPr>
      <w:b/>
      <w:bCs/>
      <w:kern w:val="2"/>
      <w:lang w:eastAsia="zh-CN"/>
    </w:rPr>
  </w:style>
  <w:style w:type="paragraph" w:styleId="ab">
    <w:name w:val="Revision"/>
    <w:hidden/>
    <w:uiPriority w:val="99"/>
    <w:semiHidden/>
    <w:rsid w:val="00A81819"/>
    <w:rPr>
      <w:kern w:val="2"/>
      <w:sz w:val="21"/>
      <w:szCs w:val="22"/>
    </w:rPr>
  </w:style>
  <w:style w:type="character" w:styleId="ac">
    <w:name w:val="Emphasis"/>
    <w:basedOn w:val="a0"/>
    <w:uiPriority w:val="20"/>
    <w:qFormat/>
    <w:rsid w:val="00E403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7A1742-1073-4788-9C46-CB847D162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6223</Words>
  <Characters>35474</Characters>
  <Application>Microsoft Office Word</Application>
  <DocSecurity>0</DocSecurity>
  <Lines>295</Lines>
  <Paragraphs>83</Paragraphs>
  <ScaleCrop>false</ScaleCrop>
  <Company/>
  <LinksUpToDate>false</LinksUpToDate>
  <CharactersWithSpaces>41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容 婵</dc:creator>
  <cp:lastModifiedBy>dell</cp:lastModifiedBy>
  <cp:revision>4</cp:revision>
  <dcterms:created xsi:type="dcterms:W3CDTF">2021-12-27T14:26:00Z</dcterms:created>
  <dcterms:modified xsi:type="dcterms:W3CDTF">2021-12-28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94</vt:lpwstr>
  </property>
  <property fmtid="{D5CDD505-2E9C-101B-9397-08002B2CF9AE}" pid="3" name="ICV">
    <vt:lpwstr>851A7BF928754C2A8C0417AD99ED523A</vt:lpwstr>
  </property>
</Properties>
</file>